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F9192F" w:rsidP="001714A3">
      <w:pPr>
        <w:pStyle w:val="Title"/>
      </w:pPr>
      <w:r>
        <w:t xml:space="preserve">Mapping Scotland’s Sickening: Using Lexis Surface Visualisations to compare mortality patterns between populations </w:t>
      </w:r>
    </w:p>
    <w:p w:rsidR="00F9192F" w:rsidRDefault="00F9192F" w:rsidP="00F9192F">
      <w:pPr>
        <w:pStyle w:val="Heading1"/>
      </w:pPr>
      <w:bookmarkStart w:id="0" w:name="_GoBack"/>
      <w:bookmarkEnd w:id="0"/>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223926">
      <w:pPr>
        <w:pStyle w:val="Heading2"/>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D7458">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to suggest the effects of austerity are to blame, and for actuarial models to be revised substantially. </w:t>
      </w:r>
      <w:r w:rsidR="00BD7458">
        <w:fldChar w:fldCharType="begin" w:fldLock="1"/>
      </w:r>
      <w:r w:rsidR="00BD7458">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noteIndex" : 0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xml:space="preserve">, but more </w:t>
      </w:r>
      <w:r>
        <w:lastRenderedPageBreak/>
        <w:t>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4773EF">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noteIndex" : 0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4773E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noteIndex" : 0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appears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86437C">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noteIndex" : 0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86437C">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noteIndex" : 0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86437C">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noteIndex" : 0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677269">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noteIndex" : 0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AC6572">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noteIndex" : 0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AC6572">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noteIndex" : 0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w:t>
      </w:r>
      <w:r w:rsidR="00AC6572">
        <w:lastRenderedPageBreak/>
        <w:t xml:space="preserve">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noteIndex" : 0 }, "schema" : "https://github.com/citation-style-language/schema/raw/master/csl-citation.json" }</w:instrText>
      </w:r>
      <w:r w:rsidR="00DA5C07">
        <w:fldChar w:fldCharType="separate"/>
      </w:r>
      <w:r w:rsidR="007B12FE" w:rsidRPr="007B12FE">
        <w:rPr>
          <w:noProof/>
        </w:rPr>
        <w:t>(Almond, 2006; J Minton, Vanderbloemen, &amp; Dorling, 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DA5C07">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noteIndex" : 0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DA5C07">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noteIndex" : 0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DA5C07">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noteIndex" : 0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noteIndex" : 0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266EE7">
      <w:pPr>
        <w:pStyle w:val="Heading2"/>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361F99">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Vanderbloemen, &amp; Dorling, 2013)", "plainTextFormattedCitation" : "(J Minton, Vanderbloemen, &amp; Dorling, 2013)", "previouslyFormattedCitation" : "(J Minton, Vanderbloemen, &amp; Dorling, 2013)" }, "properties" : { "noteIndex" : 3 }, "schema" : "https://github.com/citation-style-language/schema/raw/master/csl-citation.json" }</w:instrText>
      </w:r>
      <w:r w:rsidR="00FF2B93">
        <w:fldChar w:fldCharType="separate"/>
      </w:r>
      <w:r w:rsidR="00361F99" w:rsidRPr="00361F99">
        <w:rPr>
          <w:noProof/>
        </w:rPr>
        <w:t>(J Minton, Vanderbloemen, &amp; Dorling, 2013)</w:t>
      </w:r>
      <w:r w:rsidR="00FF2B93">
        <w:fldChar w:fldCharType="end"/>
      </w:r>
      <w:r w:rsidR="00FF2B93">
        <w:t xml:space="preserve"> but their use in demography dates back at least to the 1980s, </w:t>
      </w:r>
      <w:r w:rsidR="00FF2B93">
        <w:fldChar w:fldCharType="begin" w:fldLock="1"/>
      </w:r>
      <w:r w:rsidR="00FF2B93">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noteIndex" : 3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FF2B93">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noteIndex" : 0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lastRenderedPageBreak/>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D26429">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noteIndex" : 0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EF6770">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noteIndex" : 0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EF6770">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noteIndex" : 0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persistently elevated hazards of suicides and drug-related deaths throughout the later life-course. </w:t>
      </w:r>
      <w:r w:rsidR="00EF6770">
        <w:fldChar w:fldCharType="begin" w:fldLock="1"/>
      </w:r>
      <w:r w:rsidR="008D7551">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noteIndex" : 0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2357AD">
        <w:t xml:space="preserve">Figure </w:t>
      </w:r>
      <w:r w:rsidR="002357AD">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lastRenderedPageBreak/>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1" w:name="_Ref498608889"/>
      <w:r>
        <w:t xml:space="preserve">Figure </w:t>
      </w:r>
      <w:fldSimple w:instr=" SEQ Figure \* ARABIC ">
        <w:r w:rsidR="002357AD">
          <w:rPr>
            <w:noProof/>
          </w:rPr>
          <w:t>1</w:t>
        </w:r>
      </w:fldSimple>
      <w:bookmarkEnd w:id="1"/>
      <w:r>
        <w:t xml:space="preserve"> Lexis surface illustrations</w:t>
      </w:r>
    </w:p>
    <w:p w:rsidR="00FF2B93" w:rsidRPr="00266EE7" w:rsidRDefault="00FF2B93" w:rsidP="00266EE7"/>
    <w:p w:rsidR="00476CD4" w:rsidRDefault="002562D5" w:rsidP="002562D5">
      <w:pPr>
        <w:pStyle w:val="Heading1"/>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w:t>
      </w:r>
      <w:r w:rsidR="003B52EE">
        <w:t xml:space="preserve"> Exposure and death counts for the German populations were produced by adding those from East and West Germany.</w:t>
      </w:r>
      <w:r>
        <w:t xml:space="preserve">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66275A">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noteIndex" : 5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w:t>
      </w:r>
      <w:r w:rsidR="00D41152">
        <w:lastRenderedPageBreak/>
        <w:t xml:space="preserve">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noteIndex" : 0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5F4F8E">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noteIndex" : 0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411C09">
      <w:pPr>
        <w:pStyle w:val="Heading1"/>
      </w:pPr>
      <w:r>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t>
      </w:r>
      <w:r>
        <w:lastRenderedPageBreak/>
        <w:t xml:space="preserve">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Pr="00411C09" w:rsidRDefault="00411C09" w:rsidP="00411C09"/>
    <w:p w:rsidR="00411C09" w:rsidRDefault="00411C09" w:rsidP="00411C09">
      <w:pPr>
        <w:pStyle w:val="Heading2"/>
      </w:pPr>
      <w:r>
        <w:t>Lexis Plots of the British Isles</w:t>
      </w:r>
    </w:p>
    <w:p w:rsidR="00E50F27" w:rsidRDefault="008B2236" w:rsidP="00E50F27">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shows the SLP for British Isles populations, and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and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b. </w:t>
      </w:r>
    </w:p>
    <w:p w:rsidR="004D45EF" w:rsidRDefault="004D45EF" w:rsidP="004D45EF">
      <w:pPr>
        <w:pStyle w:val="Heading3"/>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rsidR="002357AD">
        <w:t xml:space="preserve">Figure </w:t>
      </w:r>
      <w:r w:rsidR="002357AD">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rsidR="002357AD">
        <w:t xml:space="preserve">Figure </w:t>
      </w:r>
      <w:r w:rsidR="002357AD">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and related to this whether and how standard errors for these age-year specific point estimates should be calculated. 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2357AD">
        <w:t xml:space="preserve">Figure </w:t>
      </w:r>
      <w:r w:rsidR="002357AD">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2357AD">
        <w:t xml:space="preserve">Figure </w:t>
      </w:r>
      <w:r w:rsidR="002357AD">
        <w:rPr>
          <w:noProof/>
        </w:rPr>
        <w:t>3</w:t>
      </w:r>
      <w:r w:rsidR="00990D2C">
        <w:fldChar w:fldCharType="end"/>
      </w:r>
      <w:proofErr w:type="gramStart"/>
      <w:r w:rsidR="00990D2C">
        <w:t>a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2357AD">
        <w:t xml:space="preserve">Figure </w:t>
      </w:r>
      <w:r w:rsidR="002357AD">
        <w:rPr>
          <w:noProof/>
        </w:rPr>
        <w:t>3</w:t>
      </w:r>
      <w:r w:rsidR="00990D2C">
        <w:fldChar w:fldCharType="end"/>
      </w:r>
      <w:r w:rsidR="00990D2C">
        <w:t xml:space="preserve">a, the degree of Lee-Carter Drift </w:t>
      </w:r>
      <w:r w:rsidR="00FC4B4A">
        <w:t xml:space="preserve">appears somewhat discontinuous. There appear to be marked differences in the degree of 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w:t>
      </w:r>
      <w:r w:rsidR="00FC4B4A">
        <w:lastRenderedPageBreak/>
        <w:t xml:space="preserve">mortality; conversely, the more rapid improvements in older ages for males have led to a closing in 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rsidR="002357AD">
        <w:t xml:space="preserve">Figure </w:t>
      </w:r>
      <w:r w:rsidR="002357AD">
        <w:rPr>
          <w:noProof/>
        </w:rPr>
        <w:t>3</w:t>
      </w:r>
      <w:r>
        <w:fldChar w:fldCharType="end"/>
      </w:r>
      <w:r>
        <w:t xml:space="preserve">a, and in </w:t>
      </w:r>
      <w:r>
        <w:fldChar w:fldCharType="begin"/>
      </w:r>
      <w:r>
        <w:instrText xml:space="preserve"> REF _Ref498677544 \h </w:instrText>
      </w:r>
      <w:r>
        <w:fldChar w:fldCharType="separate"/>
      </w:r>
      <w:r w:rsidR="002357AD">
        <w:t xml:space="preserve">Figure </w:t>
      </w:r>
      <w:r w:rsidR="002357AD">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4D45EF" w:rsidP="00147592">
            <w:pPr>
              <w:keepNext/>
              <w:jc w:val="center"/>
            </w:pPr>
            <w:r>
              <w:lastRenderedPageBreak/>
              <w:t xml:space="preserve"> </w:t>
            </w:r>
            <w:r w:rsidR="008903CD">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2" w:name="_Ref498677544"/>
      <w:r>
        <w:t xml:space="preserve">Figure </w:t>
      </w:r>
      <w:fldSimple w:instr=" SEQ Figure \* ARABIC ">
        <w:r w:rsidR="002357AD">
          <w:rPr>
            <w:noProof/>
          </w:rPr>
          <w:t>2</w:t>
        </w:r>
      </w:fldSimple>
      <w:bookmarkEnd w:id="2"/>
      <w:r>
        <w:t xml:space="preserve"> Shaded Level Plot of log</w:t>
      </w:r>
      <w:r>
        <w:rPr>
          <w:vertAlign w:val="subscript"/>
        </w:rPr>
        <w:t>10</w:t>
      </w:r>
      <w:r>
        <w:t xml:space="preserve"> mortality rates for Scotland, England &amp; Wales, Northern Ireland, and the Republic of Ireland</w:t>
      </w:r>
    </w:p>
    <w:p w:rsidR="008903CD" w:rsidRDefault="004D45EF" w:rsidP="004D45EF">
      <w:pPr>
        <w:pStyle w:val="Heading3"/>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2357AD">
        <w:t xml:space="preserve">Figure </w:t>
      </w:r>
      <w:r w:rsidR="002357AD">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2357AD">
        <w:t xml:space="preserve">Figure </w:t>
      </w:r>
      <w:r w:rsidR="002357AD">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w:t>
      </w:r>
      <w:r w:rsidR="00147592">
        <w:lastRenderedPageBreak/>
        <w:t xml:space="preserve">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E460C0">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3C13DF">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9A1AD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9A1AD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Minton, Lewsey, Bouttell, &amp; McCartney, 2017a, 2017b)", "plainTextFormattedCitation" : "(Parkinson, Minton, Lewsey, Bouttell, &amp; McCartney, 2017a, 2017b)", "previouslyFormattedCitation" : "(Parkinson, Minton, Lewsey, Bouttell, &amp; McCartney, 2017a, 2017b)" }, "properties" : { "noteIndex" : 10 }, "schema" : "https://github.com/citation-style-language/schema/raw/master/csl-citation.json" }</w:instrText>
      </w:r>
      <w:r w:rsidR="009A1AD4">
        <w:fldChar w:fldCharType="separate"/>
      </w:r>
      <w:r w:rsidR="009A1AD4" w:rsidRPr="009A1AD4">
        <w:rPr>
          <w:noProof/>
        </w:rPr>
        <w:t>(Parkinson, Minton, Lewsey, Bouttell, &amp; McCartney,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lastRenderedPageBreak/>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3" w:name="_Ref498677552"/>
      <w:r>
        <w:t xml:space="preserve">Figure </w:t>
      </w:r>
      <w:fldSimple w:instr=" SEQ Figure \* ARABIC ">
        <w:r w:rsidR="002357AD">
          <w:rPr>
            <w:noProof/>
          </w:rPr>
          <w:t>3</w:t>
        </w:r>
      </w:fldSimple>
      <w:bookmarkEnd w:id="3"/>
      <w:r>
        <w:t xml:space="preserve"> Schematic representations of SLPs and CLPs for Scotland and other British Isles populations</w:t>
      </w:r>
    </w:p>
    <w:p w:rsidR="003B52EE" w:rsidRDefault="003B52EE" w:rsidP="003B52EE">
      <w:pPr>
        <w:pStyle w:val="Heading2"/>
      </w:pPr>
      <w:r>
        <w:t xml:space="preserve">Lexis Plots of other populations </w:t>
      </w:r>
    </w:p>
    <w:p w:rsidR="003B52EE" w:rsidRPr="003B52EE" w:rsidRDefault="003B52EE" w:rsidP="003B52EE">
      <w:r>
        <w:t xml:space="preserve">This section will produce and discuss features within SLPs and CLPs for some additional geographically defined populations: those of Germany, Taiwan, Japan, Norway, and the United States. </w:t>
      </w:r>
      <w:r w:rsidR="000328C4">
        <w:t xml:space="preserve">These particular SLPs and comparisons are selected mainly to illustrate the broader applicability of the methods beyond understanding mortality trends in the British Isles, and are just a very small fraction of the range of </w:t>
      </w:r>
      <w:r w:rsidR="001C17E6">
        <w:t xml:space="preserve">SLPs and comparisons that could be made. </w:t>
      </w:r>
      <w:r w:rsidR="000328C4">
        <w:t xml:space="preserve">The SLPs for these populations are shown in </w:t>
      </w:r>
      <w:r w:rsidR="000328C4">
        <w:fldChar w:fldCharType="begin"/>
      </w:r>
      <w:r w:rsidR="000328C4">
        <w:instrText xml:space="preserve"> REF _Ref498772043 \h </w:instrText>
      </w:r>
      <w:r w:rsidR="000328C4">
        <w:fldChar w:fldCharType="separate"/>
      </w:r>
      <w:r w:rsidR="002357AD">
        <w:t xml:space="preserve">Figure </w:t>
      </w:r>
      <w:r w:rsidR="002357AD">
        <w:rPr>
          <w:noProof/>
        </w:rPr>
        <w:t>4</w:t>
      </w:r>
      <w:r w:rsidR="000328C4">
        <w:fldChar w:fldCharType="end"/>
      </w:r>
      <w:r w:rsidR="000328C4">
        <w:t xml:space="preserve">a. The populations being compared in the CLPs are </w:t>
      </w:r>
      <w:proofErr w:type="spellStart"/>
      <w:r w:rsidR="000328C4">
        <w:t>i</w:t>
      </w:r>
      <w:proofErr w:type="spellEnd"/>
      <w:r w:rsidR="000328C4">
        <w:t xml:space="preserve">) England &amp; Wales compared with Germany; ii) Taiwan compared with Japan; and iii) the USA compared with Norway. </w:t>
      </w:r>
      <w:r w:rsidR="001C17E6">
        <w:t xml:space="preserve">In each of these examples, cells are blue if the first of the two populations mentioned in the pairings above have lower age-year specific mortality rates than corresponding rates in the second of the two populations, and red if the converse is true. </w:t>
      </w:r>
      <w:r w:rsidR="000328C4">
        <w:t xml:space="preserve">These CLPs are shown in </w:t>
      </w:r>
      <w:r w:rsidR="000328C4">
        <w:fldChar w:fldCharType="begin"/>
      </w:r>
      <w:r w:rsidR="000328C4">
        <w:instrText xml:space="preserve"> REF _Ref498772043 \h </w:instrText>
      </w:r>
      <w:r w:rsidR="000328C4">
        <w:fldChar w:fldCharType="separate"/>
      </w:r>
      <w:r w:rsidR="002357AD">
        <w:t xml:space="preserve">Figure </w:t>
      </w:r>
      <w:r w:rsidR="002357AD">
        <w:rPr>
          <w:noProof/>
        </w:rPr>
        <w:t>4</w:t>
      </w:r>
      <w:r w:rsidR="000328C4">
        <w:fldChar w:fldCharType="end"/>
      </w:r>
      <w:r w:rsidR="000328C4">
        <w:t xml:space="preserve">b, with the SLP for England &amp; Wales being part of </w:t>
      </w:r>
      <w:r w:rsidR="000328C4">
        <w:fldChar w:fldCharType="begin"/>
      </w:r>
      <w:r w:rsidR="000328C4">
        <w:instrText xml:space="preserve"> REF _Ref498677544 \h </w:instrText>
      </w:r>
      <w:r w:rsidR="000328C4">
        <w:fldChar w:fldCharType="separate"/>
      </w:r>
      <w:r w:rsidR="002357AD">
        <w:t xml:space="preserve">Figure </w:t>
      </w:r>
      <w:r w:rsidR="002357AD">
        <w:rPr>
          <w:noProof/>
        </w:rPr>
        <w:t>2</w:t>
      </w:r>
      <w:r w:rsidR="000328C4">
        <w:fldChar w:fldCharType="end"/>
      </w:r>
      <w:r w:rsidR="000328C4">
        <w:t xml:space="preserve">a. Schematic representations for each of these SLPs and CLPs are shown in </w:t>
      </w:r>
      <w:r w:rsidR="000328C4">
        <w:fldChar w:fldCharType="begin"/>
      </w:r>
      <w:r w:rsidR="000328C4">
        <w:instrText xml:space="preserve"> REF _Ref498772047 \h </w:instrText>
      </w:r>
      <w:r w:rsidR="000328C4">
        <w:fldChar w:fldCharType="separate"/>
      </w:r>
      <w:r w:rsidR="002357AD">
        <w:t xml:space="preserve">Figure </w:t>
      </w:r>
      <w:r w:rsidR="002357AD">
        <w:rPr>
          <w:noProof/>
        </w:rPr>
        <w:t>5</w:t>
      </w:r>
      <w:r w:rsidR="000328C4">
        <w:fldChar w:fldCharType="end"/>
      </w:r>
      <w:r w:rsidR="000328C4">
        <w:t xml:space="preserve">. </w:t>
      </w:r>
    </w:p>
    <w:p w:rsidR="00E50F27" w:rsidRDefault="001C17E6" w:rsidP="001C17E6">
      <w:pPr>
        <w:pStyle w:val="Heading3"/>
      </w:pPr>
      <w:r>
        <w:t xml:space="preserve">SLPs for other populations </w:t>
      </w:r>
    </w:p>
    <w:p w:rsidR="001C17E6" w:rsidRDefault="001C17E6" w:rsidP="001C17E6">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a shows the SLPs for Taiwan, Japan, Germany, Norway and the United States. The sub-figure in the top left of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presents a schematic representation of some notable features within this figure.  Five regions are labelled in this schematic: </w:t>
      </w:r>
      <w:r w:rsidR="009666C9">
        <w:t>‘</w:t>
      </w:r>
      <w:r>
        <w:t>U1</w:t>
      </w:r>
      <w:r w:rsidR="009666C9">
        <w:t>’</w:t>
      </w:r>
      <w:r>
        <w:t xml:space="preserve"> and </w:t>
      </w:r>
      <w:r w:rsidR="009666C9">
        <w:t>‘</w:t>
      </w:r>
      <w:r>
        <w:t>U2</w:t>
      </w:r>
      <w:r w:rsidR="009666C9">
        <w:t>’</w:t>
      </w:r>
      <w:r>
        <w:t xml:space="preserve">, </w:t>
      </w:r>
      <w:r w:rsidR="009666C9">
        <w:t>‘</w:t>
      </w:r>
      <w:r>
        <w:t>CB+</w:t>
      </w:r>
      <w:r w:rsidR="009666C9">
        <w:t>’</w:t>
      </w:r>
      <w:r>
        <w:t xml:space="preserve">, </w:t>
      </w:r>
      <w:r w:rsidR="009666C9">
        <w:t>‘</w:t>
      </w:r>
      <w:r>
        <w:t>G</w:t>
      </w:r>
      <w:r w:rsidR="009666C9">
        <w:t>’</w:t>
      </w:r>
      <w:r>
        <w:t xml:space="preserve">, and </w:t>
      </w:r>
      <w:r w:rsidR="009666C9">
        <w:t>‘</w:t>
      </w:r>
      <w:r>
        <w:t>T</w:t>
      </w:r>
      <w:r w:rsidR="009666C9">
        <w:t>’</w:t>
      </w:r>
      <w:r>
        <w:t xml:space="preserve">. Each of these regions will now be discussed. </w:t>
      </w:r>
    </w:p>
    <w:p w:rsidR="003A3429" w:rsidRDefault="001C17E6" w:rsidP="001C17E6">
      <w:r>
        <w:t>The regions U1 and U2 (for United States) highlight two distinct red-orange patches visible in young adult male mortality in the USA SLP. The first of these occurs at around the age of 20 years</w:t>
      </w:r>
      <w:r w:rsidR="004B3BC6">
        <w:t xml:space="preserve">, from around the late 1960s to mid-1970s. The second of these two regions, U2, corresponds to males in their mid to late thirties, in the late 1980s and early 1990s. In both regions, age-specific mortality rates appear slightly higher that might be expected from the broader trends. An arrow is drawn at </w:t>
      </w:r>
      <w:r w:rsidR="004B3BC6">
        <w:lastRenderedPageBreak/>
        <w:t>45 degrees from U1 to U2 to suggest the possibility that these two regions are linked, as they involve populations drawn from the same birth cohorts. This birth cohorts would have been born in</w:t>
      </w:r>
      <w:r w:rsidR="0001204F">
        <w:t xml:space="preserve"> around the decade after World War Two, and on reaching adulthood, would have been exposed both to some of the deadliest stages of the Vietnam War abroad, and to the Counter-culture movement at home. Excess deaths due to both warfare and drugs might therefore be expected in young adulthood, and due to young men but not young women being conscribed to fight, would be expected to affect young adult males more so than young adult females. The region U1 may well be the demographic signal of these events. The later pattern U2 may therefore be linked if earlier life experiences from combat and drug-use </w:t>
      </w:r>
      <w:r w:rsidR="003A3429">
        <w:t xml:space="preserve">had a ‘scarring’ effects on the mental and physical health of Vietnam veterans, increasing vulnerability to later socioenvironmental hazards. An example of this might be if higher rates of intravenous drug-use by veterans – a cohort effect established at U1 – then created additional risk of HIV infection and AIDS related deaths at U2. Exposure to those conditions which gave rise to the apparent excess mortality at U1 could also be linked to increased vulnerability to the heroin, crack cocaine and gang related violence which have come to typify popular narratives of urban life in the USA in the late 1980s. </w:t>
      </w:r>
    </w:p>
    <w:p w:rsidR="004F4B8E" w:rsidRDefault="003A3429" w:rsidP="001C17E6">
      <w:r>
        <w:t xml:space="preserve">In contrast to the country and male sex localised pattern of U1/U2, the region marked CB+ indicates an ‘extended Childhood Buffer’. This indicates that for Norway, </w:t>
      </w:r>
      <w:r w:rsidR="004F4B8E">
        <w:t xml:space="preserve">Japan, and Germany, there are indications that low mortality rates, similar to the very low rates of mortality seen in childhood, are increasingly occurring in young adulthood as well, into the </w:t>
      </w:r>
      <w:proofErr w:type="spellStart"/>
      <w:r w:rsidR="004F4B8E">
        <w:t>mid thirties</w:t>
      </w:r>
      <w:proofErr w:type="spellEnd"/>
      <w:r w:rsidR="004F4B8E">
        <w:t xml:space="preserve">, for females but not for males. In these female populations such trends are apparent by noting how the red and pink shades seen in the twenties in the 1950s and 1960s are giving way to greens in the 1980s and 1990s. This ‘extended buffer’ of low mortality is not observed to the same extent in males, and as a result the sex mortality rate now tends to be higher in young adulthood than at other ages. </w:t>
      </w:r>
    </w:p>
    <w:p w:rsidR="001C17E6" w:rsidRDefault="00084981" w:rsidP="001C17E6">
      <w:r>
        <w:t xml:space="preserve">The two final features to discuss in the context of the SLPs are G (for Germany), a cohort effect, and T (for Taiwan), an age-localised period effect. Within the German population SLPs there appear to be at least two nearby cohort-based disruptions, for those aged around 40 years in 1960, and those aged around 43 in 1960. The first of these two parallel lines corresponds to around the 1918 birth cohort, and so to the Spanish Flu effect observed in many other populations. However the latter of the two effects, three or four years later, appears distinct to the German populations, and perhaps results from the particularly severe conditions affecting German </w:t>
      </w:r>
      <w:proofErr w:type="spellStart"/>
      <w:r>
        <w:t>newborns</w:t>
      </w:r>
      <w:proofErr w:type="spellEnd"/>
      <w:r>
        <w:t xml:space="preserve"> in the years immediately following military defeat. </w:t>
      </w:r>
      <w:r w:rsidR="009666C9">
        <w:t xml:space="preserve">The final feature, T, reflects an apparent anomaly in some mortality rate estimates for Taiwanese populations, especially males, aged around 90 years and older, in the late 1970s, which suggest some issues with data quality for these particular years and age groups. </w:t>
      </w:r>
      <w:r>
        <w:t xml:space="preserve">  </w:t>
      </w:r>
      <w:r w:rsidR="004F4B8E">
        <w:t xml:space="preserve"> </w:t>
      </w:r>
      <w:r w:rsidR="003A3429">
        <w:t xml:space="preserve"> </w:t>
      </w:r>
      <w:r w:rsidR="0001204F">
        <w:t xml:space="preserve">  </w:t>
      </w:r>
    </w:p>
    <w:p w:rsidR="009666C9" w:rsidRDefault="009666C9" w:rsidP="009666C9">
      <w:pPr>
        <w:pStyle w:val="Heading3"/>
      </w:pPr>
      <w:r>
        <w:t>CLPs for other populations</w:t>
      </w:r>
    </w:p>
    <w:p w:rsidR="009666C9" w:rsidRDefault="009666C9" w:rsidP="009666C9">
      <w:r>
        <w:t xml:space="preserve">This final part of the results section will discuss the three pairs of population comparisons – England &amp; Wales compared with Germany; Taiwan compared with Japan; and the USA compared with Norway – which are presented on </w:t>
      </w:r>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b, and which are schematically represented within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The comparison between England &amp; Wales, and Germany, will be discussed first, and for the SLPs for England &amp; Wales see </w:t>
      </w:r>
      <w:r>
        <w:fldChar w:fldCharType="begin"/>
      </w:r>
      <w:r>
        <w:instrText xml:space="preserve"> REF _Ref498677544 \h </w:instrText>
      </w:r>
      <w:r>
        <w:fldChar w:fldCharType="separate"/>
      </w:r>
      <w:r w:rsidR="002357AD">
        <w:t xml:space="preserve">Figure </w:t>
      </w:r>
      <w:r w:rsidR="002357AD">
        <w:rPr>
          <w:noProof/>
        </w:rPr>
        <w:t>2</w:t>
      </w:r>
      <w:r>
        <w:fldChar w:fldCharType="end"/>
      </w:r>
      <w:r>
        <w:t>a.</w:t>
      </w:r>
    </w:p>
    <w:p w:rsidR="007C4166" w:rsidRDefault="007C4166" w:rsidP="007C4166">
      <w:pPr>
        <w:pStyle w:val="Heading4"/>
      </w:pPr>
      <w:r>
        <w:t>Comparison 1: England &amp; Wales compared with Germany</w:t>
      </w:r>
    </w:p>
    <w:p w:rsidR="009666C9" w:rsidRDefault="009666C9" w:rsidP="009666C9">
      <w:r>
        <w:t>The two regions ED1 and ED2 are, like those for U1 and U2, shown as linked with a diagonal arrow, suggesting the two regions are both linked as different cohorts of a common cohort effect. They are different from the U</w:t>
      </w:r>
      <w:r w:rsidR="003803D9">
        <w:t xml:space="preserve">1/U2 pattern in three ways. Firstly, the ED1/ED2 cohort effect appears to begin at a much earlier stage in the life course, at or near birth. Secondly, the cohort effect appears to be sustained for a longer range of the whole life course. And thirdly, this cohort effect seems to indicate </w:t>
      </w:r>
      <w:r w:rsidR="003803D9">
        <w:lastRenderedPageBreak/>
        <w:t xml:space="preserve">lower-than-expected mortality risks for the affected English/Welsh cohorts, whereas the U1/U2 pattern indicates higher-than-expected mortality risks for the affected American cohorts. </w:t>
      </w:r>
      <w:r w:rsidR="00C31726">
        <w:t xml:space="preserve">ED1 indicates that mortality rates in infancy and very young children in England &amp; Wales were lower than corresponding rates in Germany for those born in the 1950s. ED2 suggests that much of this comparative advantage was then carried to older ages as well, in particular for males. This appears as a broad diagonal blue ‘corridor’, which stretches to somewhat older ages for males than for females. </w:t>
      </w:r>
    </w:p>
    <w:p w:rsidR="00EC6DA2" w:rsidRDefault="00C31726" w:rsidP="009666C9">
      <w:r>
        <w:t xml:space="preserve">This ED2 corridor separates the two regions ED3 and ED4, corresponding in the first case to pre 50s cohorts aged over 50 years, and in the second case to post 1950s cohorts aged between around 30 and 50 years. ED4 is proportionately worse in comparative mortality terms than ED3, though given mortality rates before age 50 are much lower than in older age, are likely to be associated with fewer ‘excess deaths’ in England &amp; Wales (compared with Germany) than ED3. However, if the same relative mortality hazards seen in these younger ages in ED4 then continue with these cohorts as they age, the total additional mortality </w:t>
      </w:r>
      <w:r w:rsidR="00EC6DA2">
        <w:t xml:space="preserve">associated with membership of these later cohorts will be much higher. </w:t>
      </w:r>
    </w:p>
    <w:p w:rsidR="007C4166" w:rsidRDefault="007C4166" w:rsidP="007C4166">
      <w:pPr>
        <w:pStyle w:val="Heading4"/>
      </w:pPr>
      <w:r>
        <w:t>Comparison 2: Taiwan compared with Japan</w:t>
      </w:r>
    </w:p>
    <w:p w:rsidR="00C31726" w:rsidRDefault="00EC6DA2" w:rsidP="009666C9">
      <w:r>
        <w:t xml:space="preserve">The </w:t>
      </w:r>
      <w:r w:rsidR="007C4166">
        <w:t>second</w:t>
      </w:r>
      <w:r>
        <w:t xml:space="preserve"> comparison is between Taiwan and Japan, which is shown in the middle row of the CLP in </w:t>
      </w:r>
      <w:r>
        <w:fldChar w:fldCharType="begin"/>
      </w:r>
      <w:r>
        <w:instrText xml:space="preserve"> REF _Ref498772043 \h </w:instrText>
      </w:r>
      <w:r>
        <w:fldChar w:fldCharType="separate"/>
      </w:r>
      <w:r w:rsidR="002357AD">
        <w:t xml:space="preserve">Figure </w:t>
      </w:r>
      <w:r w:rsidR="002357AD">
        <w:rPr>
          <w:noProof/>
        </w:rPr>
        <w:t>4</w:t>
      </w:r>
      <w:r>
        <w:fldChar w:fldCharType="end"/>
      </w:r>
      <w:r>
        <w:t xml:space="preserve">b. The schematic representation of this CLP is shown in the bottom left subfigure of </w:t>
      </w:r>
      <w:r>
        <w:fldChar w:fldCharType="begin"/>
      </w:r>
      <w:r>
        <w:instrText xml:space="preserve"> REF _Ref498772047 \h </w:instrText>
      </w:r>
      <w:r>
        <w:fldChar w:fldCharType="separate"/>
      </w:r>
      <w:r w:rsidR="002357AD">
        <w:t xml:space="preserve">Figure </w:t>
      </w:r>
      <w:r w:rsidR="002357AD">
        <w:rPr>
          <w:noProof/>
        </w:rPr>
        <w:t>5</w:t>
      </w:r>
      <w:r>
        <w:fldChar w:fldCharType="end"/>
      </w:r>
      <w:r>
        <w:t xml:space="preserve">. Overall, it appears that mortality rates at most ages have tended to be higher in </w:t>
      </w:r>
      <w:proofErr w:type="gramStart"/>
      <w:r>
        <w:t>Taiwan  than</w:t>
      </w:r>
      <w:proofErr w:type="gramEnd"/>
      <w:r>
        <w:t xml:space="preserve"> in Japan, with the possible exception of male mortality rates at very old ages. Within this general trend of relative disadvantage, however, are a number of additional features, as shown in the schematic. The first of these features, ‘TJ1’, focuses again on the apparent data anomaly indicated by region ‘T’ in the SLP, i.e. a sudden disruption in log mortality estimates at some of the oldest ages in the mid to late 1970s. Within ‘TJ1’, it appears as if mortality rates from around age 93 onwards are higher in Taiwan than in Japan from around 1972 to </w:t>
      </w:r>
      <w:r w:rsidR="00724B63">
        <w:t xml:space="preserve">1975, then for a few years suddenly become lower until around 1980. Again the sudden changes at these age ranges and years suggests there are likely to be particular issues with data quality for these years and age ranges. </w:t>
      </w:r>
    </w:p>
    <w:p w:rsidR="00724B63" w:rsidRDefault="00724B63" w:rsidP="009666C9">
      <w:r>
        <w:t>A diagonal red line is included in the schematic, separating two broad diagonal polygons labelled ‘TJ2’ and ‘TJ3’. The red diagonal line appears to the cohort aged around 34 years old in 1980, and so born in the wake of the Second World War, around 1945-46. Mortality rates for this cohort, in comparison with Japan, are distinct in that they appear somewhat higher, and this heighted comparative mortality risk appears persistent for both sexes throughout the life course, suggestive of a birth cohort effect. Taiwan was ceded to the Empire of Japan until Japan’s defeat in World Wa</w:t>
      </w:r>
      <w:r w:rsidR="00B3601D">
        <w:t>r Two. With Japan’s defeat and US occupation from 1945 onwards, the military strength of Japan’s empire fell sharply, and the Republic of China then took control of Taiwan. It appears that Taiwanese populations born into the turmoil near this post War period may have resulted in a Barker Effect on their later mortality risks. Alternatively, there may have been rapid improvements in the environment Japanese infants entered the world after US occupation, leading to faster improvements in Japan than in Taiwan. Though this appears unlikely given the extent of post-War devastation in Japan, only further careful comparison of mortality trends in these and other potential ‘control’ populations can help untangle the cause of this increased comparative mortality.</w:t>
      </w:r>
    </w:p>
    <w:p w:rsidR="00765884" w:rsidRDefault="00765884" w:rsidP="009666C9">
      <w:r>
        <w:t xml:space="preserve">The bands ‘TJ2’ and ‘TJ3’ therefore correspond to broad cohorts born, respectively, within around one generation before, and within one to two generations after, the end of the Second World War. For both regions, it is clear that mortality rates in Taiwan tend to lag behind those of Japan, but also that the relative additional mortality disadvantage by sex has changed. For the pre-War generation, it appears that the relatively disadvantage in older age is larger for females than males; whereas for </w:t>
      </w:r>
      <w:r>
        <w:lastRenderedPageBreak/>
        <w:t xml:space="preserve">the post-War generation, the comparative disadvantage appears notably worse for males than for females.  It may be that differences by cohort within TJ3 are also important to consider, and in particular that cohorts born in the 1970s appear to have experienced particularly high comparative early </w:t>
      </w:r>
      <w:proofErr w:type="gramStart"/>
      <w:r>
        <w:t>years</w:t>
      </w:r>
      <w:proofErr w:type="gramEnd"/>
      <w:r>
        <w:t xml:space="preserve"> mortality (‘TJ5’), then later particularly high comparative mortality in early adulthood (‘TJ6’), which may have contributed further to cohort-based disadvantage for these Taiwanese populations. For cohorts born in the 1980s and beyond</w:t>
      </w:r>
      <w:r w:rsidR="00470F9A">
        <w:t xml:space="preserve">, the relative mortality gap in early adulthood seems to have reduced, although it is not yet clear whether relative disadvantage will then emerge again in middle age and beyond. </w:t>
      </w:r>
    </w:p>
    <w:p w:rsidR="00470F9A" w:rsidRDefault="00470F9A" w:rsidP="00470F9A">
      <w:pPr>
        <w:pStyle w:val="Heading4"/>
      </w:pPr>
      <w:r>
        <w:t>Comparison 3: The USA compared with Norway</w:t>
      </w:r>
    </w:p>
    <w:p w:rsidR="00DD6636" w:rsidRDefault="00470F9A" w:rsidP="00470F9A">
      <w:r>
        <w:t>The final comparison this paper will consider is between mortality rates in the USA compared with Norway. The CLPs are presented in the bottom row of</w:t>
      </w:r>
      <w:r w:rsidR="00DD6636">
        <w:t xml:space="preserve"> </w:t>
      </w:r>
      <w:r w:rsidR="00906C09">
        <w:fldChar w:fldCharType="begin"/>
      </w:r>
      <w:r w:rsidR="00906C09">
        <w:instrText xml:space="preserve"> REF _Ref498772043 \h </w:instrText>
      </w:r>
      <w:r w:rsidR="00906C09">
        <w:fldChar w:fldCharType="separate"/>
      </w:r>
      <w:r w:rsidR="002357AD">
        <w:t xml:space="preserve">Figure </w:t>
      </w:r>
      <w:r w:rsidR="002357AD">
        <w:rPr>
          <w:noProof/>
        </w:rPr>
        <w:t>4</w:t>
      </w:r>
      <w:r w:rsidR="00906C09">
        <w:fldChar w:fldCharType="end"/>
      </w:r>
      <w:r w:rsidR="00906C09">
        <w:t>b</w:t>
      </w:r>
      <w:r>
        <w:t xml:space="preserve">, and the associated schematic in the bottom right subfigure of </w:t>
      </w:r>
      <w:r w:rsidR="00906C09">
        <w:fldChar w:fldCharType="begin"/>
      </w:r>
      <w:r w:rsidR="00906C09">
        <w:instrText xml:space="preserve"> REF _Ref498772047 \h </w:instrText>
      </w:r>
      <w:r w:rsidR="00906C09">
        <w:fldChar w:fldCharType="separate"/>
      </w:r>
      <w:r w:rsidR="002357AD">
        <w:t xml:space="preserve">Figure </w:t>
      </w:r>
      <w:r w:rsidR="002357AD">
        <w:rPr>
          <w:noProof/>
        </w:rPr>
        <w:t>5</w:t>
      </w:r>
      <w:r w:rsidR="00906C09">
        <w:fldChar w:fldCharType="end"/>
      </w:r>
      <w:r>
        <w:t xml:space="preserve">. It is clear from these figures that mortality rates in the USA tend to have been consistently higher than in Norway for both sexes while of working age (‘UN2’). However, mortality rates one or two decades after retirement age tend to compare more favourably between the USA and Norway (‘UN1’), with comparative mortality disadvantage giving way to comparative disadvantage between around the age of 70 and 80 years. The age at which the relative mortality disadvantage for US populations disappears may have been increasing, and so for later generations may be lost entirely. The causes of both the relative disadvantage throughout working age, and relative advantage in later retirement age, can only be speculated on; however, it should be noted that, through Medicare, Americans </w:t>
      </w:r>
      <w:r w:rsidR="00DD6636">
        <w:t xml:space="preserve">aged 65 years and above </w:t>
      </w:r>
      <w:r>
        <w:t>have access to healthcare through a single-payer social insurance</w:t>
      </w:r>
      <w:r w:rsidR="00DD6636">
        <w:t xml:space="preserve"> model not available to working age Americans. </w:t>
      </w:r>
    </w:p>
    <w:p w:rsidR="00470F9A" w:rsidRPr="00470F9A" w:rsidRDefault="00DD6636" w:rsidP="00470F9A">
      <w:r>
        <w:t xml:space="preserve">By looking at the very lowest row in the CLP tiles, it is clear that infant mortality rates tend to be higher in the USA than in Norway, and that this relative disadvantage has been increasing over time. Whereas mortality rates in the childhood tended to be similar or lower in the USA up until the early 1980s, after the early 1980s mortality rates also tend to be higher in childhood in the USA than in Norway (‘UN3’). </w:t>
      </w:r>
      <w:r w:rsidR="00470F9A">
        <w:t xml:space="preserve"> </w:t>
      </w:r>
    </w:p>
    <w:p w:rsidR="00470F9A" w:rsidRDefault="00470F9A" w:rsidP="009666C9"/>
    <w:p w:rsidR="00E4300E" w:rsidRDefault="00E4300E" w:rsidP="009666C9"/>
    <w:p w:rsidR="009666C9" w:rsidRPr="009666C9" w:rsidRDefault="009666C9" w:rsidP="009666C9">
      <w:r>
        <w:t xml:space="preserve">  </w:t>
      </w:r>
    </w:p>
    <w:tbl>
      <w:tblPr>
        <w:tblStyle w:val="TableGrid"/>
        <w:tblW w:w="0" w:type="auto"/>
        <w:tblLook w:val="04A0" w:firstRow="1" w:lastRow="0" w:firstColumn="1" w:lastColumn="0" w:noHBand="0" w:noVBand="1"/>
      </w:tblPr>
      <w:tblGrid>
        <w:gridCol w:w="4011"/>
        <w:gridCol w:w="5015"/>
      </w:tblGrid>
      <w:tr w:rsidR="00BD1800" w:rsidTr="00692978">
        <w:tc>
          <w:tcPr>
            <w:tcW w:w="4508" w:type="dxa"/>
            <w:tcBorders>
              <w:top w:val="nil"/>
              <w:left w:val="nil"/>
              <w:bottom w:val="nil"/>
              <w:right w:val="nil"/>
            </w:tcBorders>
            <w:vAlign w:val="bottom"/>
          </w:tcPr>
          <w:p w:rsidR="00BD1800" w:rsidRDefault="00BD1800" w:rsidP="00BD1800">
            <w:pPr>
              <w:keepNext/>
              <w:jc w:val="center"/>
            </w:pPr>
            <w:r>
              <w:rPr>
                <w:noProof/>
                <w:lang w:eastAsia="en-GB"/>
              </w:rPr>
              <w:lastRenderedPageBreak/>
              <w:drawing>
                <wp:inline distT="0" distB="0" distL="0" distR="0" wp14:anchorId="568D02AD" wp14:editId="7AAC8C13">
                  <wp:extent cx="2516168" cy="7426936"/>
                  <wp:effectExtent l="0" t="0" r="0" b="3175"/>
                  <wp:docPr id="8" name="Picture 8" descr="E:\repos\hagis\figures\s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agis\figures\slp_other_recen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144" r="14369"/>
                          <a:stretch/>
                        </pic:blipFill>
                        <pic:spPr bwMode="auto">
                          <a:xfrm>
                            <a:off x="0" y="0"/>
                            <a:ext cx="2527530" cy="7460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BD1800" w:rsidRDefault="00BD1800" w:rsidP="00692978">
            <w:pPr>
              <w:keepNext/>
              <w:jc w:val="center"/>
            </w:pPr>
            <w:r>
              <w:rPr>
                <w:noProof/>
                <w:lang w:eastAsia="en-GB"/>
              </w:rPr>
              <w:drawing>
                <wp:inline distT="0" distB="0" distL="0" distR="0" wp14:anchorId="2546732E" wp14:editId="1ABD82A1">
                  <wp:extent cx="3180977" cy="7431867"/>
                  <wp:effectExtent l="0" t="0" r="635" b="0"/>
                  <wp:docPr id="9" name="Picture 9" descr="E:\repos\hagis\figures\c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clp_other_recent.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70" r="9822"/>
                          <a:stretch/>
                        </pic:blipFill>
                        <pic:spPr bwMode="auto">
                          <a:xfrm>
                            <a:off x="0" y="0"/>
                            <a:ext cx="3184534" cy="74401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1800" w:rsidTr="00692978">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sidRPr="008903CD">
              <w:rPr>
                <w:i/>
              </w:rPr>
              <w:t xml:space="preserve">SCP of </w:t>
            </w:r>
            <w:r>
              <w:rPr>
                <w:i/>
              </w:rPr>
              <w:t>Taiwan, Japan, Germany, Norway, and the United States</w:t>
            </w:r>
          </w:p>
        </w:tc>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Pr>
                <w:i/>
              </w:rPr>
              <w:t xml:space="preserve">CLP comparing log mortality between </w:t>
            </w:r>
            <w:proofErr w:type="spellStart"/>
            <w:r>
              <w:rPr>
                <w:i/>
              </w:rPr>
              <w:t>i</w:t>
            </w:r>
            <w:proofErr w:type="spellEnd"/>
            <w:r>
              <w:rPr>
                <w:i/>
              </w:rPr>
              <w:t xml:space="preserve">) England &amp; Wales </w:t>
            </w:r>
            <w:proofErr w:type="spellStart"/>
            <w:r>
              <w:rPr>
                <w:i/>
              </w:rPr>
              <w:t>cf</w:t>
            </w:r>
            <w:proofErr w:type="spellEnd"/>
            <w:r>
              <w:rPr>
                <w:i/>
              </w:rPr>
              <w:t xml:space="preserve"> Germany; ii) Taiwan </w:t>
            </w:r>
            <w:proofErr w:type="spellStart"/>
            <w:r>
              <w:rPr>
                <w:i/>
              </w:rPr>
              <w:t>cf</w:t>
            </w:r>
            <w:proofErr w:type="spellEnd"/>
            <w:r>
              <w:rPr>
                <w:i/>
              </w:rPr>
              <w:t xml:space="preserve"> Japan; and USA </w:t>
            </w:r>
            <w:proofErr w:type="spellStart"/>
            <w:r>
              <w:rPr>
                <w:i/>
              </w:rPr>
              <w:t>cf</w:t>
            </w:r>
            <w:proofErr w:type="spellEnd"/>
            <w:r>
              <w:rPr>
                <w:i/>
              </w:rPr>
              <w:t xml:space="preserve"> Norway</w:t>
            </w:r>
          </w:p>
        </w:tc>
      </w:tr>
    </w:tbl>
    <w:p w:rsidR="00411C09" w:rsidRDefault="00BD1800" w:rsidP="00BD1800">
      <w:pPr>
        <w:pStyle w:val="Caption"/>
      </w:pPr>
      <w:bookmarkStart w:id="4" w:name="_Ref498772043"/>
      <w:bookmarkStart w:id="5" w:name="_Ref498940540"/>
      <w:r>
        <w:t xml:space="preserve">Figure </w:t>
      </w:r>
      <w:fldSimple w:instr=" SEQ Figure \* ARABIC ">
        <w:r w:rsidR="002357AD">
          <w:rPr>
            <w:noProof/>
          </w:rPr>
          <w:t>4</w:t>
        </w:r>
      </w:fldSimple>
      <w:bookmarkEnd w:id="4"/>
      <w:r>
        <w:t xml:space="preserve"> a) SCP and b) CLPs for selected additional populations in the HMD</w:t>
      </w:r>
      <w:bookmarkEnd w:id="5"/>
    </w:p>
    <w:p w:rsidR="00247418" w:rsidRDefault="00247418" w:rsidP="00247418"/>
    <w:p w:rsidR="00247418" w:rsidRDefault="00084981" w:rsidP="00247418">
      <w:pPr>
        <w:keepNext/>
      </w:pPr>
      <w:r>
        <w:rPr>
          <w:noProof/>
          <w:lang w:eastAsia="en-GB"/>
        </w:rPr>
        <w:lastRenderedPageBreak/>
        <w:drawing>
          <wp:inline distT="0" distB="0" distL="0" distR="0" wp14:anchorId="293F1E3B" wp14:editId="04E82D27">
            <wp:extent cx="5467350" cy="777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67350" cy="7772400"/>
                    </a:xfrm>
                    <a:prstGeom prst="rect">
                      <a:avLst/>
                    </a:prstGeom>
                  </pic:spPr>
                </pic:pic>
              </a:graphicData>
            </a:graphic>
          </wp:inline>
        </w:drawing>
      </w:r>
    </w:p>
    <w:p w:rsidR="00247418" w:rsidRPr="00247418" w:rsidRDefault="00247418" w:rsidP="00247418">
      <w:pPr>
        <w:pStyle w:val="Caption"/>
      </w:pPr>
      <w:bookmarkStart w:id="6" w:name="_Ref498772047"/>
      <w:r>
        <w:t xml:space="preserve">Figure </w:t>
      </w:r>
      <w:fldSimple w:instr=" SEQ Figure \* ARABIC ">
        <w:r w:rsidR="002357AD">
          <w:rPr>
            <w:noProof/>
          </w:rPr>
          <w:t>5</w:t>
        </w:r>
      </w:fldSimple>
      <w:bookmarkEnd w:id="6"/>
      <w:r>
        <w:t xml:space="preserve"> Schematic representations of SLPs (top left) and CLPs for selected populations and comparisons</w:t>
      </w:r>
    </w:p>
    <w:p w:rsidR="00906C09" w:rsidRDefault="00906C09" w:rsidP="00F9192F">
      <w:pPr>
        <w:pStyle w:val="Heading2"/>
      </w:pPr>
    </w:p>
    <w:p w:rsidR="00F9192F" w:rsidRDefault="00F9192F" w:rsidP="00F9192F">
      <w:pPr>
        <w:pStyle w:val="Heading1"/>
      </w:pPr>
      <w:r>
        <w:t>Discussion</w:t>
      </w:r>
    </w:p>
    <w:p w:rsidR="00BB1B55" w:rsidRDefault="00906C09" w:rsidP="00906C09">
      <w:r>
        <w:t xml:space="preserve">This paper has used Lexis surfaces to explore how mortality rates </w:t>
      </w:r>
      <w:r w:rsidR="00AB1D69">
        <w:t>vary with both age and change over time in 18 separate population groups, defined by both gender and geography. Within these populations it has also compared these rates between six pairs of population groups, including three pairs within the British Isles, and t</w:t>
      </w:r>
      <w:r w:rsidR="00BB1B55">
        <w:t xml:space="preserve">hree pairs from the rest of the world. Unlike in the previous paper which introduced CLPs, which produced estimates of additional deaths by period and cohort implied by the observed mortality differences, the purpose of this paper has been entirely to illustrate the value of SLPs and CLPs for developing intuitive understandings about how mortality rates compare between populations. </w:t>
      </w:r>
    </w:p>
    <w:p w:rsidR="00C0615D" w:rsidRDefault="00BB1B55" w:rsidP="00906C09">
      <w:r>
        <w:t xml:space="preserve">Though this paper has not involved the construction or testing of any statistical models or actuarial tables, it can be argued that the schematic representations of the SLPs and CLPs shown in </w:t>
      </w:r>
      <w:r w:rsidR="00261114">
        <w:fldChar w:fldCharType="begin"/>
      </w:r>
      <w:r w:rsidR="00261114">
        <w:instrText xml:space="preserve"> REF _Ref498608889 \h </w:instrText>
      </w:r>
      <w:r w:rsidR="00261114">
        <w:fldChar w:fldCharType="separate"/>
      </w:r>
      <w:r w:rsidR="002357AD">
        <w:t xml:space="preserve">Figure </w:t>
      </w:r>
      <w:r w:rsidR="002357AD">
        <w:rPr>
          <w:noProof/>
        </w:rPr>
        <w:t>1</w:t>
      </w:r>
      <w:r w:rsidR="00261114">
        <w:fldChar w:fldCharType="end"/>
      </w:r>
      <w:r w:rsidR="00261114">
        <w:t xml:space="preserve">b, </w:t>
      </w:r>
      <w:r w:rsidR="00261114">
        <w:fldChar w:fldCharType="begin"/>
      </w:r>
      <w:r w:rsidR="00261114">
        <w:instrText xml:space="preserve"> REF _Ref498677552 \h </w:instrText>
      </w:r>
      <w:r w:rsidR="00261114">
        <w:fldChar w:fldCharType="separate"/>
      </w:r>
      <w:r w:rsidR="002357AD">
        <w:t xml:space="preserve">Figure </w:t>
      </w:r>
      <w:r w:rsidR="002357AD">
        <w:rPr>
          <w:noProof/>
        </w:rPr>
        <w:t>3</w:t>
      </w:r>
      <w:r w:rsidR="00261114">
        <w:fldChar w:fldCharType="end"/>
      </w:r>
      <w:r w:rsidR="00261114">
        <w:t xml:space="preserve">, and </w:t>
      </w:r>
      <w:r w:rsidR="00261114">
        <w:fldChar w:fldCharType="begin"/>
      </w:r>
      <w:r w:rsidR="00261114">
        <w:instrText xml:space="preserve"> REF _Ref498772047 \h </w:instrText>
      </w:r>
      <w:r w:rsidR="00261114">
        <w:fldChar w:fldCharType="separate"/>
      </w:r>
      <w:r w:rsidR="002357AD">
        <w:t xml:space="preserve">Figure </w:t>
      </w:r>
      <w:r w:rsidR="002357AD">
        <w:rPr>
          <w:noProof/>
        </w:rPr>
        <w:t>5</w:t>
      </w:r>
      <w:r w:rsidR="00261114">
        <w:fldChar w:fldCharType="end"/>
      </w:r>
      <w:r>
        <w:t xml:space="preserve">, in which different Lexis surface regions are highlighted and discussed, each represent theoretical postulates about the temporal geographic features of the Lexis surfaces. </w:t>
      </w:r>
      <w:r w:rsidR="001F347F">
        <w:t xml:space="preserve">It can be useful to draw a broad distinction between the </w:t>
      </w:r>
      <w:r w:rsidR="001F347F" w:rsidRPr="001F347F">
        <w:t>geometric</w:t>
      </w:r>
      <w:r w:rsidR="001F347F">
        <w:t xml:space="preserve"> reasoning that Lexis surfaces directly encourage, and the aetiological reasoning that geometric reasoning exists to facilitate; both geometric and aetiological reasoning can be further divided into more informal and formal sub-types, producing the four cell table shown in </w:t>
      </w:r>
      <w:r w:rsidR="001F347F">
        <w:fldChar w:fldCharType="begin"/>
      </w:r>
      <w:r w:rsidR="001F347F">
        <w:instrText xml:space="preserve"> REF _Ref498944576 \h </w:instrText>
      </w:r>
      <w:r w:rsidR="001F347F">
        <w:fldChar w:fldCharType="separate"/>
      </w:r>
      <w:r w:rsidR="002357AD">
        <w:t xml:space="preserve">Table </w:t>
      </w:r>
      <w:r w:rsidR="002357AD">
        <w:rPr>
          <w:noProof/>
        </w:rPr>
        <w:t>1</w:t>
      </w:r>
      <w:r w:rsidR="001F347F">
        <w:fldChar w:fldCharType="end"/>
      </w:r>
      <w:r w:rsidR="001F347F">
        <w:t xml:space="preserve">. An example of informal geometric reasoning would be to state, “I think I see a ‘rectangle’ of higher-than-expected mortality in this section of the Lexis surface”, whereas an example of formal geometric reasoning would be to construct a statistical model which explicitly represents this geometric feature alongside others identified in the model. An example of informal aetiological reasoning would be to note that the ‘rectangle’ corresponds to </w:t>
      </w:r>
      <w:r w:rsidR="000A5448">
        <w:t xml:space="preserve">young adult males during a war, and so that the war was responsible for many of the additional deaths, and males of this age were particularly vulnerable to this additional risks because the country had conscription at that time, and young adult men, not boys, were conscripted in this conflict. This aetiological reasoning could then be formalised and operationalised by comparing mortality data for different populations which first entered and exited the conflict in different years, or were exposed to it with different intensities due – for example – to being nearer and further from the epicentre of the conflict. Models could then be constructed which included different start and end years for different populations, as well as geographical distance parameters to represent these varying population exposures. </w:t>
      </w:r>
    </w:p>
    <w:tbl>
      <w:tblPr>
        <w:tblStyle w:val="TableGrid"/>
        <w:tblW w:w="0" w:type="auto"/>
        <w:tblInd w:w="5" w:type="dxa"/>
        <w:tblLook w:val="04A0" w:firstRow="1" w:lastRow="0" w:firstColumn="1" w:lastColumn="0" w:noHBand="0" w:noVBand="1"/>
      </w:tblPr>
      <w:tblGrid>
        <w:gridCol w:w="3005"/>
        <w:gridCol w:w="3005"/>
        <w:gridCol w:w="3006"/>
      </w:tblGrid>
      <w:tr w:rsidR="00C0615D" w:rsidTr="00C0615D">
        <w:tc>
          <w:tcPr>
            <w:tcW w:w="3005" w:type="dxa"/>
            <w:tcBorders>
              <w:top w:val="nil"/>
              <w:left w:val="nil"/>
            </w:tcBorders>
          </w:tcPr>
          <w:p w:rsidR="00C0615D" w:rsidRDefault="00C0615D" w:rsidP="00906C09"/>
        </w:tc>
        <w:tc>
          <w:tcPr>
            <w:tcW w:w="3005" w:type="dxa"/>
          </w:tcPr>
          <w:p w:rsidR="00C0615D" w:rsidRPr="00C0615D" w:rsidRDefault="00C0615D" w:rsidP="00906C09">
            <w:pPr>
              <w:rPr>
                <w:b/>
              </w:rPr>
            </w:pPr>
            <w:r w:rsidRPr="00C0615D">
              <w:rPr>
                <w:b/>
              </w:rPr>
              <w:t>Informal</w:t>
            </w:r>
          </w:p>
        </w:tc>
        <w:tc>
          <w:tcPr>
            <w:tcW w:w="3006" w:type="dxa"/>
          </w:tcPr>
          <w:p w:rsidR="00C0615D" w:rsidRPr="00C0615D" w:rsidRDefault="00C0615D" w:rsidP="00906C09">
            <w:pPr>
              <w:rPr>
                <w:b/>
              </w:rPr>
            </w:pPr>
            <w:r w:rsidRPr="00C0615D">
              <w:rPr>
                <w:b/>
              </w:rPr>
              <w:t>Formal</w:t>
            </w:r>
          </w:p>
        </w:tc>
      </w:tr>
      <w:tr w:rsidR="00C0615D" w:rsidTr="00C0615D">
        <w:tc>
          <w:tcPr>
            <w:tcW w:w="3005" w:type="dxa"/>
          </w:tcPr>
          <w:p w:rsidR="00C0615D" w:rsidRPr="00C0615D" w:rsidRDefault="00C0615D" w:rsidP="00906C09">
            <w:pPr>
              <w:rPr>
                <w:b/>
              </w:rPr>
            </w:pPr>
            <w:r w:rsidRPr="00C0615D">
              <w:rPr>
                <w:b/>
              </w:rPr>
              <w:t>Geometry</w:t>
            </w:r>
          </w:p>
        </w:tc>
        <w:tc>
          <w:tcPr>
            <w:tcW w:w="3005" w:type="dxa"/>
          </w:tcPr>
          <w:p w:rsidR="00C0615D" w:rsidRPr="00C0615D" w:rsidRDefault="00C0615D" w:rsidP="00906C09">
            <w:pPr>
              <w:rPr>
                <w:i/>
              </w:rPr>
            </w:pPr>
            <w:r>
              <w:rPr>
                <w:i/>
              </w:rPr>
              <w:t xml:space="preserve">A: </w:t>
            </w:r>
            <w:r w:rsidRPr="00C0615D">
              <w:rPr>
                <w:i/>
              </w:rPr>
              <w:t>Informal Geometries</w:t>
            </w:r>
          </w:p>
        </w:tc>
        <w:tc>
          <w:tcPr>
            <w:tcW w:w="3006" w:type="dxa"/>
          </w:tcPr>
          <w:p w:rsidR="00C0615D" w:rsidRPr="00C0615D" w:rsidRDefault="00C0615D" w:rsidP="00906C09">
            <w:pPr>
              <w:rPr>
                <w:i/>
              </w:rPr>
            </w:pPr>
            <w:r>
              <w:rPr>
                <w:i/>
              </w:rPr>
              <w:t xml:space="preserve">B: </w:t>
            </w:r>
            <w:r w:rsidRPr="00C0615D">
              <w:rPr>
                <w:i/>
              </w:rPr>
              <w:t>Formal Geometries</w:t>
            </w:r>
          </w:p>
        </w:tc>
      </w:tr>
      <w:tr w:rsidR="00C0615D" w:rsidTr="00C0615D">
        <w:tc>
          <w:tcPr>
            <w:tcW w:w="3005" w:type="dxa"/>
          </w:tcPr>
          <w:p w:rsidR="00C0615D" w:rsidRPr="00C0615D" w:rsidRDefault="00C0615D" w:rsidP="00906C09">
            <w:pPr>
              <w:rPr>
                <w:b/>
              </w:rPr>
            </w:pPr>
            <w:r w:rsidRPr="00C0615D">
              <w:rPr>
                <w:b/>
              </w:rPr>
              <w:t>Aetiology</w:t>
            </w:r>
          </w:p>
        </w:tc>
        <w:tc>
          <w:tcPr>
            <w:tcW w:w="3005" w:type="dxa"/>
          </w:tcPr>
          <w:p w:rsidR="00C0615D" w:rsidRPr="00C0615D" w:rsidRDefault="00C0615D" w:rsidP="00906C09">
            <w:pPr>
              <w:rPr>
                <w:i/>
              </w:rPr>
            </w:pPr>
            <w:r>
              <w:rPr>
                <w:i/>
              </w:rPr>
              <w:t xml:space="preserve">C: </w:t>
            </w:r>
            <w:r w:rsidRPr="00C0615D">
              <w:rPr>
                <w:i/>
              </w:rPr>
              <w:t>Informal Aetiologies</w:t>
            </w:r>
          </w:p>
        </w:tc>
        <w:tc>
          <w:tcPr>
            <w:tcW w:w="3006" w:type="dxa"/>
          </w:tcPr>
          <w:p w:rsidR="00C0615D" w:rsidRPr="00C0615D" w:rsidRDefault="00C0615D" w:rsidP="00C0615D">
            <w:pPr>
              <w:keepNext/>
              <w:rPr>
                <w:i/>
              </w:rPr>
            </w:pPr>
            <w:r>
              <w:rPr>
                <w:i/>
              </w:rPr>
              <w:t xml:space="preserve">D: </w:t>
            </w:r>
            <w:r w:rsidRPr="00C0615D">
              <w:rPr>
                <w:i/>
              </w:rPr>
              <w:t>Formal Aetiologies</w:t>
            </w:r>
          </w:p>
        </w:tc>
      </w:tr>
    </w:tbl>
    <w:p w:rsidR="00C0615D" w:rsidRDefault="00C0615D" w:rsidP="00C0615D">
      <w:pPr>
        <w:pStyle w:val="Caption"/>
      </w:pPr>
      <w:bookmarkStart w:id="7" w:name="_Ref498944576"/>
      <w:r>
        <w:t xml:space="preserve">Table </w:t>
      </w:r>
      <w:fldSimple w:instr=" SEQ Table \* ARABIC ">
        <w:r w:rsidR="002357AD">
          <w:rPr>
            <w:noProof/>
          </w:rPr>
          <w:t>1</w:t>
        </w:r>
      </w:fldSimple>
      <w:bookmarkEnd w:id="7"/>
      <w:r>
        <w:t xml:space="preserve"> </w:t>
      </w:r>
      <w:r w:rsidR="001F347F">
        <w:t>Geometrical and Aetiological Reasoning in Lexis surface visualisation</w:t>
      </w:r>
    </w:p>
    <w:p w:rsidR="00C0615D" w:rsidRDefault="000A5448" w:rsidP="00906C09">
      <w:r>
        <w:t xml:space="preserve">Within a previous paper, more discussion was given to how statistical models may be constructed on the basis of informal geometric reasoning using Lexis surface visualisation, and tested and compared formally in a falsifiable model testing framework. </w:t>
      </w:r>
      <w:r w:rsidR="00BB1A98">
        <w:t xml:space="preserve">In </w:t>
      </w:r>
      <w:r w:rsidR="00261114">
        <w:fldChar w:fldCharType="begin"/>
      </w:r>
      <w:r w:rsidR="00261114">
        <w:instrText xml:space="preserve"> REF _Ref498944576 \h </w:instrText>
      </w:r>
      <w:r w:rsidR="00261114">
        <w:fldChar w:fldCharType="separate"/>
      </w:r>
      <w:r w:rsidR="002357AD">
        <w:t xml:space="preserve">Table </w:t>
      </w:r>
      <w:r w:rsidR="002357AD">
        <w:rPr>
          <w:noProof/>
        </w:rPr>
        <w:t>1</w:t>
      </w:r>
      <w:r w:rsidR="00261114">
        <w:fldChar w:fldCharType="end"/>
      </w:r>
      <w:r w:rsidR="00BB1A98">
        <w:t xml:space="preserve">, therefore, this earlier paper focused largely on how to strengthen links between the elements in the top row, A and B. By contrast, this current paper has been more focused on strengthening links between the elements in the first column, A and C. It has done this by using the schematic figures to facilitate discussion of the SLPs and CLPs. The purpose of these discussions has not been to confirm or falsify any particular hypotheses, but simply to point out features within the surfaces. </w:t>
      </w:r>
    </w:p>
    <w:p w:rsidR="004826D4" w:rsidRDefault="00261114" w:rsidP="00906C09">
      <w:r>
        <w:lastRenderedPageBreak/>
        <w:t xml:space="preserve">The somewhat informal, non-linear and subjective approach to mortality data analysis and population comparison presented here raises a number of broader issues relating to different processes of scientific inference and methodology. A common way of dividing ways of reasoning is into the ‘bottom-up logic’ of inductive reasoning, and the ‘top-down’ logic of deductive reasoning. If the approach illustrated here were forced into one of these two methodological camps, it would </w:t>
      </w:r>
      <w:r w:rsidR="00361F99">
        <w:t xml:space="preserve">likely fit more easily as a method of induction than deduction. However, it might be easier to understand the approach from the framework of a third, lesser known, method of reasoning, abduction, developed by the North American logician and Pragmatist C.S. Pierce. </w:t>
      </w:r>
      <w:r w:rsidR="00361F99">
        <w:fldChar w:fldCharType="begin" w:fldLock="1"/>
      </w:r>
      <w:r w:rsidR="00361F99">
        <w:instrText>ADDIN CSL_CITATION { "citationItems" : [ { "id" : "ITEM-1",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1", "issue" : "2", "issued" : { "date-parts" : [ [ "2009" ] ] }, "page" : "22-23", "title" : "The Metaphysical Club.", "type" : "article-journal", "volume" : "20" }, "uris" : [ "http://www.mendeley.com/documents/?uuid=c812b87e-7d28-48d8-8ffd-57e5ab0e9a31" ] } ], "mendeley" : { "formattedCitation" : "(Menand, 2009)", "plainTextFormattedCitation" : "(Menand, 2009)", "previouslyFormattedCitation" : "(Menand, 2009)" }, "properties" : { "noteIndex" : 0 }, "schema" : "https://github.com/citation-style-language/schema/raw/master/csl-citation.json" }</w:instrText>
      </w:r>
      <w:r w:rsidR="00361F99">
        <w:fldChar w:fldCharType="separate"/>
      </w:r>
      <w:r w:rsidR="00361F99" w:rsidRPr="00361F99">
        <w:rPr>
          <w:noProof/>
        </w:rPr>
        <w:t>(Menand, 2009)</w:t>
      </w:r>
      <w:r w:rsidR="00361F99">
        <w:fldChar w:fldCharType="end"/>
      </w:r>
      <w:r w:rsidR="00361F99">
        <w:t xml:space="preserve"> Whereas deduction, induction and abduction all possess both explanations </w:t>
      </w:r>
      <w:r w:rsidR="00037508">
        <w:t xml:space="preserve">(guesses/hypotheses) </w:t>
      </w:r>
      <w:r w:rsidR="00361F99">
        <w:t xml:space="preserve">and </w:t>
      </w:r>
      <w:proofErr w:type="spellStart"/>
      <w:r w:rsidR="00361F99">
        <w:t>explananda</w:t>
      </w:r>
      <w:proofErr w:type="spellEnd"/>
      <w:r w:rsidR="00037508">
        <w:t xml:space="preserve"> (observations/data)</w:t>
      </w:r>
      <w:r w:rsidR="00361F99">
        <w:t>, it is with</w:t>
      </w:r>
      <w:r w:rsidR="00037508">
        <w:t>in</w:t>
      </w:r>
      <w:r w:rsidR="00361F99">
        <w:t xml:space="preserve"> abduction that </w:t>
      </w:r>
      <w:r w:rsidR="00037508">
        <w:t xml:space="preserve">a fuller description of the complex processes by which competing explanations emerge and come to be preferred in response to growing </w:t>
      </w:r>
      <w:proofErr w:type="spellStart"/>
      <w:r w:rsidR="00037508">
        <w:t>explananda</w:t>
      </w:r>
      <w:proofErr w:type="spellEnd"/>
      <w:r w:rsidR="00037508">
        <w:t xml:space="preserve"> is provided. Put simply, much of abduction seems to be the process of using evidence to choose between schema; in the case of reasoning geometrically about patterns of Lexis surfaces, these schema may take the form of various types of Platonic shapes – triangles, squares, circles and so on – and more complex modifications thereof; </w:t>
      </w:r>
      <w:r w:rsidR="00961860">
        <w:t xml:space="preserve">the selection of aetiological schema can be considered a linked, parallel process, with different geometric forms suggesting different aetiological schema preferences; and in cases where the geometric shapes are ambiguous, for example semi-diagonal ellipses indicating combinations of age, period and cohort effects, the aetiological schema preferences are also likely to influence selection of geometric schema as well. The schema being considered and preferred in the process of exploring data will also tend to influence which additional data are explored. For example, if the preferred aetiological schema suggest that higher mortality at older ages are the result of a cohort effect due to differential exposure to different labour market or regulatory environments in young adulthood, then the researcher may wish to look next at economic or regulatory statistics for the populations of interest. </w:t>
      </w:r>
    </w:p>
    <w:p w:rsidR="00261114" w:rsidRDefault="00961860" w:rsidP="00906C09">
      <w:r>
        <w:t xml:space="preserve">Though many of the ideas and guesses that emerge from Lexis surface visualisations are inherently subjective and speculative, </w:t>
      </w:r>
      <w:r w:rsidR="004826D4">
        <w:t xml:space="preserve">they nevertheless seem necessary and sometimes neglected aspects of the broader scientific process. The purpose of this paper has been to illustrate some of the countless potential applications of Lexis surfaces as visual tools in pursuit of effective scientific research into population change, and healthy ageing, in Scotland and beyond. </w:t>
      </w:r>
    </w:p>
    <w:p w:rsidR="004826D4" w:rsidRDefault="004826D4" w:rsidP="00906C09"/>
    <w:p w:rsidR="00B57392" w:rsidRDefault="00B57392" w:rsidP="00906C09">
      <w:r>
        <w:br w:type="page"/>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instrText xml:space="preserve">ADDIN Mendeley Bibliography CSL_BIBLIOGRAPHY </w:instrText>
      </w:r>
      <w:r>
        <w:fldChar w:fldCharType="separate"/>
      </w:r>
      <w:r w:rsidRPr="00B57392">
        <w:rPr>
          <w:rFonts w:ascii="Calibri" w:hAnsi="Calibri" w:cs="Times New Roman"/>
          <w:noProof/>
          <w:szCs w:val="24"/>
        </w:rPr>
        <w:t xml:space="preserve">Almond, D. (2006). Is the 1918 Influenxa Pandemic Over? Long-Term Effects of In Utero Influenza Exposure in the Post-1940 U.S. Population. </w:t>
      </w:r>
      <w:r w:rsidRPr="00B57392">
        <w:rPr>
          <w:rFonts w:ascii="Calibri" w:hAnsi="Calibri" w:cs="Times New Roman"/>
          <w:i/>
          <w:iCs/>
          <w:noProof/>
          <w:szCs w:val="24"/>
        </w:rPr>
        <w:t>Journal of Political Economy2</w:t>
      </w:r>
      <w:r w:rsidRPr="00B57392">
        <w:rPr>
          <w:rFonts w:ascii="Calibri" w:hAnsi="Calibri" w:cs="Times New Roman"/>
          <w:noProof/>
          <w:szCs w:val="24"/>
        </w:rPr>
        <w:t xml:space="preserve">, </w:t>
      </w:r>
      <w:r w:rsidRPr="00B57392">
        <w:rPr>
          <w:rFonts w:ascii="Calibri" w:hAnsi="Calibri" w:cs="Times New Roman"/>
          <w:i/>
          <w:iCs/>
          <w:noProof/>
          <w:szCs w:val="24"/>
        </w:rPr>
        <w:t>114</w:t>
      </w:r>
      <w:r w:rsidRPr="00B57392">
        <w:rPr>
          <w:rFonts w:ascii="Calibri" w:hAnsi="Calibri" w:cs="Times New Roman"/>
          <w:noProof/>
          <w:szCs w:val="24"/>
        </w:rPr>
        <w:t>(4), 672–712. Retrieved from http://www.stanford.edu/group/scspi/_media/pdf/Reference Media/Almond_2006_Health and Mental Health.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arker, D. J. P. (2004). The Developmental Origins of Adult Disease. </w:t>
      </w:r>
      <w:r w:rsidRPr="00B57392">
        <w:rPr>
          <w:rFonts w:ascii="Calibri" w:hAnsi="Calibri" w:cs="Times New Roman"/>
          <w:i/>
          <w:iCs/>
          <w:noProof/>
          <w:szCs w:val="24"/>
        </w:rPr>
        <w:t>Journal of the American College of Nutrition</w:t>
      </w:r>
      <w:r w:rsidRPr="00B57392">
        <w:rPr>
          <w:rFonts w:ascii="Calibri" w:hAnsi="Calibri" w:cs="Times New Roman"/>
          <w:noProof/>
          <w:szCs w:val="24"/>
        </w:rPr>
        <w:t xml:space="preserve">, </w:t>
      </w:r>
      <w:r w:rsidRPr="00B57392">
        <w:rPr>
          <w:rFonts w:ascii="Calibri" w:hAnsi="Calibri" w:cs="Times New Roman"/>
          <w:i/>
          <w:iCs/>
          <w:noProof/>
          <w:szCs w:val="24"/>
        </w:rPr>
        <w:t>23</w:t>
      </w:r>
      <w:r w:rsidRPr="00B57392">
        <w:rPr>
          <w:rFonts w:ascii="Calibri" w:hAnsi="Calibri" w:cs="Times New Roman"/>
          <w:noProof/>
          <w:szCs w:val="24"/>
        </w:rPr>
        <w:t>(sup6), 588S–595S. http://doi.org/10.1080/07315724.2004.10719428</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ell, A., &amp; Jones, K. (2014). Another “futile quest”? A simulation study of Yang and Land’s hierarchical age-period-cohort model. </w:t>
      </w:r>
      <w:r w:rsidRPr="00B57392">
        <w:rPr>
          <w:rFonts w:ascii="Calibri" w:hAnsi="Calibri" w:cs="Times New Roman"/>
          <w:i/>
          <w:iCs/>
          <w:noProof/>
          <w:szCs w:val="24"/>
        </w:rPr>
        <w:t>Demographic Research</w:t>
      </w:r>
      <w:r w:rsidRPr="00B57392">
        <w:rPr>
          <w:rFonts w:ascii="Calibri" w:hAnsi="Calibri" w:cs="Times New Roman"/>
          <w:noProof/>
          <w:szCs w:val="24"/>
        </w:rPr>
        <w:t xml:space="preserve">, </w:t>
      </w:r>
      <w:r w:rsidRPr="00B57392">
        <w:rPr>
          <w:rFonts w:ascii="Calibri" w:hAnsi="Calibri" w:cs="Times New Roman"/>
          <w:i/>
          <w:iCs/>
          <w:noProof/>
          <w:szCs w:val="24"/>
        </w:rPr>
        <w:t>30</w:t>
      </w:r>
      <w:r w:rsidRPr="00B57392">
        <w:rPr>
          <w:rFonts w:ascii="Calibri" w:hAnsi="Calibri" w:cs="Times New Roman"/>
          <w:noProof/>
          <w:szCs w:val="24"/>
        </w:rPr>
        <w:t>(1), 333–360. http://doi.org/10.4054/DemRes.2014.30.1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en-Shlomo, Y. (2002). A life course approach to chronic disease epidemiology: conceptual models, empirical challenges and interdisciplinary perspectives.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31</w:t>
      </w:r>
      <w:r w:rsidRPr="00B57392">
        <w:rPr>
          <w:rFonts w:ascii="Calibri" w:hAnsi="Calibri" w:cs="Times New Roman"/>
          <w:noProof/>
          <w:szCs w:val="24"/>
        </w:rPr>
        <w:t>(2), 285–293. http://doi.org/10.1093/ije/31.2.28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Fransham, M., &amp; Dorling, D. (2017). Have mortality improvements stalled in England? </w:t>
      </w:r>
      <w:r w:rsidRPr="00B57392">
        <w:rPr>
          <w:rFonts w:ascii="Calibri" w:hAnsi="Calibri" w:cs="Times New Roman"/>
          <w:i/>
          <w:iCs/>
          <w:noProof/>
          <w:szCs w:val="24"/>
        </w:rPr>
        <w:t>BMJ</w:t>
      </w:r>
      <w:r w:rsidRPr="00B57392">
        <w:rPr>
          <w:rFonts w:ascii="Calibri" w:hAnsi="Calibri" w:cs="Times New Roman"/>
          <w:noProof/>
          <w:szCs w:val="24"/>
        </w:rPr>
        <w:t>, j1946. http://doi.org/10.1136/bmj.j194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age, T., &amp; Dyke, B. (1986). Parameterizing Abridged Mortality Tables: The Siler Three-Component Hazard Model. </w:t>
      </w:r>
      <w:r w:rsidRPr="00B57392">
        <w:rPr>
          <w:rFonts w:ascii="Calibri" w:hAnsi="Calibri" w:cs="Times New Roman"/>
          <w:i/>
          <w:iCs/>
          <w:noProof/>
          <w:szCs w:val="24"/>
        </w:rPr>
        <w:t>Human Biology</w:t>
      </w:r>
      <w:r w:rsidRPr="00B57392">
        <w:rPr>
          <w:rFonts w:ascii="Calibri" w:hAnsi="Calibri" w:cs="Times New Roman"/>
          <w:noProof/>
          <w:szCs w:val="24"/>
        </w:rPr>
        <w:t xml:space="preserve">, </w:t>
      </w:r>
      <w:r w:rsidRPr="00B57392">
        <w:rPr>
          <w:rFonts w:ascii="Calibri" w:hAnsi="Calibri" w:cs="Times New Roman"/>
          <w:i/>
          <w:iCs/>
          <w:noProof/>
          <w:szCs w:val="24"/>
        </w:rPr>
        <w:t>58</w:t>
      </w:r>
      <w:r w:rsidRPr="00B57392">
        <w:rPr>
          <w:rFonts w:ascii="Calibri" w:hAnsi="Calibri" w:cs="Times New Roman"/>
          <w:noProof/>
          <w:szCs w:val="24"/>
        </w:rPr>
        <w:t>(2), 275–291. Retrieved from https://www.jstor.org/stable/41463747?seq=1#page_scan_tab_contents</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iordano, G., Russolillo, M., &amp; Haberman, S. (2008). Comparing Mortality Trends via Lee-Carter Method in the Framework of Multidimensional Data Analysis. In C. Perna &amp; M. Sibillo (Eds.), </w:t>
      </w:r>
      <w:r w:rsidRPr="00B57392">
        <w:rPr>
          <w:rFonts w:ascii="Calibri" w:hAnsi="Calibri" w:cs="Times New Roman"/>
          <w:i/>
          <w:iCs/>
          <w:noProof/>
          <w:szCs w:val="24"/>
        </w:rPr>
        <w:t>Mathematical and Statistical Methods in Insurance and Finance</w:t>
      </w:r>
      <w:r w:rsidRPr="00B57392">
        <w:rPr>
          <w:rFonts w:ascii="Calibri" w:hAnsi="Calibri" w:cs="Times New Roman"/>
          <w:noProof/>
          <w:szCs w:val="24"/>
        </w:rPr>
        <w:t xml:space="preserve"> (pp. 131–138). Milano: Springer Milan. http://doi.org/10.1007/978-88-470-0704-8_17</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irosi, F., &amp; King, G. (2007). </w:t>
      </w:r>
      <w:r w:rsidRPr="00B57392">
        <w:rPr>
          <w:rFonts w:ascii="Calibri" w:hAnsi="Calibri" w:cs="Times New Roman"/>
          <w:i/>
          <w:iCs/>
          <w:noProof/>
          <w:szCs w:val="24"/>
        </w:rPr>
        <w:t>Understanding the Lee-Carter Mortality Forecasting Method</w:t>
      </w:r>
      <w:r w:rsidRPr="00B57392">
        <w:rPr>
          <w:rFonts w:ascii="Calibri" w:hAnsi="Calibri" w:cs="Times New Roman"/>
          <w:noProof/>
          <w:szCs w:val="24"/>
        </w:rPr>
        <w:t>. Retrieved from https://gking.harvard.edu/files/abs/lc-abs.shtml</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lei, D. a, &amp; Horiuchi, S. (2007). The narrowing sex differential in life expectancy in high-income populations: effects of differences in the age pattern of mortality. </w:t>
      </w:r>
      <w:r w:rsidRPr="00B57392">
        <w:rPr>
          <w:rFonts w:ascii="Calibri" w:hAnsi="Calibri" w:cs="Times New Roman"/>
          <w:i/>
          <w:iCs/>
          <w:noProof/>
          <w:szCs w:val="24"/>
        </w:rPr>
        <w:t>Population Studies</w:t>
      </w:r>
      <w:r w:rsidRPr="00B57392">
        <w:rPr>
          <w:rFonts w:ascii="Calibri" w:hAnsi="Calibri" w:cs="Times New Roman"/>
          <w:noProof/>
          <w:szCs w:val="24"/>
        </w:rPr>
        <w:t xml:space="preserve">, </w:t>
      </w:r>
      <w:r w:rsidRPr="00B57392">
        <w:rPr>
          <w:rFonts w:ascii="Calibri" w:hAnsi="Calibri" w:cs="Times New Roman"/>
          <w:i/>
          <w:iCs/>
          <w:noProof/>
          <w:szCs w:val="24"/>
        </w:rPr>
        <w:t>61</w:t>
      </w:r>
      <w:r w:rsidRPr="00B57392">
        <w:rPr>
          <w:rFonts w:ascii="Calibri" w:hAnsi="Calibri" w:cs="Times New Roman"/>
          <w:noProof/>
          <w:szCs w:val="24"/>
        </w:rPr>
        <w:t>(2), 141–159. http://doi.org/10.1080/0032472070133143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luckman, P. D., Hanson, M. A., &amp; Pinal, C. (2005). The developmental origins of adult disease. </w:t>
      </w:r>
      <w:r w:rsidRPr="00B57392">
        <w:rPr>
          <w:rFonts w:ascii="Calibri" w:hAnsi="Calibri" w:cs="Times New Roman"/>
          <w:i/>
          <w:iCs/>
          <w:noProof/>
          <w:szCs w:val="24"/>
        </w:rPr>
        <w:t>Maternal and Child Nutrition</w:t>
      </w:r>
      <w:r w:rsidRPr="00B57392">
        <w:rPr>
          <w:rFonts w:ascii="Calibri" w:hAnsi="Calibri" w:cs="Times New Roman"/>
          <w:noProof/>
          <w:szCs w:val="24"/>
        </w:rPr>
        <w:t xml:space="preserve">, </w:t>
      </w:r>
      <w:r w:rsidRPr="00B57392">
        <w:rPr>
          <w:rFonts w:ascii="Calibri" w:hAnsi="Calibri" w:cs="Times New Roman"/>
          <w:i/>
          <w:iCs/>
          <w:noProof/>
          <w:szCs w:val="24"/>
        </w:rPr>
        <w:t>1</w:t>
      </w:r>
      <w:r w:rsidRPr="00B57392">
        <w:rPr>
          <w:rFonts w:ascii="Calibri" w:hAnsi="Calibri" w:cs="Times New Roman"/>
          <w:noProof/>
          <w:szCs w:val="24"/>
        </w:rPr>
        <w:t>(3), 130–141. http://doi.org/10.1111/j.1740-8709.2005.00020.x</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ompertz, B. (1825). On the Nature of the Function Expressive of the Law of Human Mortality, and on a New Mode of Determining the Value of Life Contingencies. </w:t>
      </w:r>
      <w:r w:rsidRPr="00B57392">
        <w:rPr>
          <w:rFonts w:ascii="Calibri" w:hAnsi="Calibri" w:cs="Times New Roman"/>
          <w:i/>
          <w:iCs/>
          <w:noProof/>
          <w:szCs w:val="24"/>
        </w:rPr>
        <w:t>Philosophical Transactions of the Royal Society of London</w:t>
      </w:r>
      <w:r w:rsidRPr="00B57392">
        <w:rPr>
          <w:rFonts w:ascii="Calibri" w:hAnsi="Calibri" w:cs="Times New Roman"/>
          <w:noProof/>
          <w:szCs w:val="24"/>
        </w:rPr>
        <w:t xml:space="preserve">, </w:t>
      </w:r>
      <w:r w:rsidRPr="00B57392">
        <w:rPr>
          <w:rFonts w:ascii="Calibri" w:hAnsi="Calibri" w:cs="Times New Roman"/>
          <w:i/>
          <w:iCs/>
          <w:noProof/>
          <w:szCs w:val="24"/>
        </w:rPr>
        <w:t>115</w:t>
      </w:r>
      <w:r w:rsidRPr="00B57392">
        <w:rPr>
          <w:rFonts w:ascii="Calibri" w:hAnsi="Calibri" w:cs="Times New Roman"/>
          <w:noProof/>
          <w:szCs w:val="24"/>
        </w:rPr>
        <w:t>, 513–583. http://doi.org/10.1098/rstl.1825.002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Hales, C. N., &amp; Barker, D. J. P. (1992). Type 2 (non-insulin-dependent) diabetes mellitus: the thrifty phenotype hypothesis. </w:t>
      </w:r>
      <w:r w:rsidRPr="00B57392">
        <w:rPr>
          <w:rFonts w:ascii="Calibri" w:hAnsi="Calibri" w:cs="Times New Roman"/>
          <w:i/>
          <w:iCs/>
          <w:noProof/>
          <w:szCs w:val="24"/>
        </w:rPr>
        <w:t>Diabetologia</w:t>
      </w:r>
      <w:r w:rsidRPr="00B57392">
        <w:rPr>
          <w:rFonts w:ascii="Calibri" w:hAnsi="Calibri" w:cs="Times New Roman"/>
          <w:noProof/>
          <w:szCs w:val="24"/>
        </w:rPr>
        <w:t xml:space="preserve">, </w:t>
      </w:r>
      <w:r w:rsidRPr="00B57392">
        <w:rPr>
          <w:rFonts w:ascii="Calibri" w:hAnsi="Calibri" w:cs="Times New Roman"/>
          <w:i/>
          <w:iCs/>
          <w:noProof/>
          <w:szCs w:val="24"/>
        </w:rPr>
        <w:t>35</w:t>
      </w:r>
      <w:r w:rsidRPr="00B57392">
        <w:rPr>
          <w:rFonts w:ascii="Calibri" w:hAnsi="Calibri" w:cs="Times New Roman"/>
          <w:noProof/>
          <w:szCs w:val="24"/>
        </w:rPr>
        <w:t>(7), 595–601. http://doi.org/10.1007/BF00400248</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Heligman, L., &amp; Pollard, J. H. (1980). The age pattern of mortality. </w:t>
      </w:r>
      <w:r w:rsidRPr="00B57392">
        <w:rPr>
          <w:rFonts w:ascii="Calibri" w:hAnsi="Calibri" w:cs="Times New Roman"/>
          <w:i/>
          <w:iCs/>
          <w:noProof/>
          <w:szCs w:val="24"/>
        </w:rPr>
        <w:t>Journal of the Institute of Actuaries</w:t>
      </w:r>
      <w:r w:rsidRPr="00B57392">
        <w:rPr>
          <w:rFonts w:ascii="Calibri" w:hAnsi="Calibri" w:cs="Times New Roman"/>
          <w:noProof/>
          <w:szCs w:val="24"/>
        </w:rPr>
        <w:t xml:space="preserve">, </w:t>
      </w:r>
      <w:r w:rsidRPr="00B57392">
        <w:rPr>
          <w:rFonts w:ascii="Calibri" w:hAnsi="Calibri" w:cs="Times New Roman"/>
          <w:i/>
          <w:iCs/>
          <w:noProof/>
          <w:szCs w:val="24"/>
        </w:rPr>
        <w:t>107</w:t>
      </w:r>
      <w:r w:rsidRPr="00B57392">
        <w:rPr>
          <w:rFonts w:ascii="Calibri" w:hAnsi="Calibri" w:cs="Times New Roman"/>
          <w:noProof/>
          <w:szCs w:val="24"/>
        </w:rPr>
        <w:t>(1), 49–80. http://doi.org/10.1017/S0020268100040257</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e, R. D., &amp; Carter, L. R. (1992). Modeling and Forecasting U.S. Mortality. </w:t>
      </w:r>
      <w:r w:rsidRPr="00B57392">
        <w:rPr>
          <w:rFonts w:ascii="Calibri" w:hAnsi="Calibri" w:cs="Times New Roman"/>
          <w:i/>
          <w:iCs/>
          <w:noProof/>
          <w:szCs w:val="24"/>
        </w:rPr>
        <w:t>Journal of the American Statistical Association</w:t>
      </w:r>
      <w:r w:rsidRPr="00B57392">
        <w:rPr>
          <w:rFonts w:ascii="Calibri" w:hAnsi="Calibri" w:cs="Times New Roman"/>
          <w:noProof/>
          <w:szCs w:val="24"/>
        </w:rPr>
        <w:t xml:space="preserve">, </w:t>
      </w:r>
      <w:r w:rsidRPr="00B57392">
        <w:rPr>
          <w:rFonts w:ascii="Calibri" w:hAnsi="Calibri" w:cs="Times New Roman"/>
          <w:i/>
          <w:iCs/>
          <w:noProof/>
          <w:szCs w:val="24"/>
        </w:rPr>
        <w:t>87</w:t>
      </w:r>
      <w:r w:rsidRPr="00B57392">
        <w:rPr>
          <w:rFonts w:ascii="Calibri" w:hAnsi="Calibri" w:cs="Times New Roman"/>
          <w:noProof/>
          <w:szCs w:val="24"/>
        </w:rPr>
        <w:t>(419), 659–671. http://doi.org/10.1080/01621459.1992.1047526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on, D. A. (2011). Trends in European life expectancy: a salutary view.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40</w:t>
      </w:r>
      <w:r w:rsidRPr="00B57392">
        <w:rPr>
          <w:rFonts w:ascii="Calibri" w:hAnsi="Calibri" w:cs="Times New Roman"/>
          <w:noProof/>
          <w:szCs w:val="24"/>
        </w:rPr>
        <w:t>(2), 271–7. http://doi.org/10.1093/ije/dyr06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xis, W. (1875). </w:t>
      </w:r>
      <w:r w:rsidRPr="00B57392">
        <w:rPr>
          <w:rFonts w:ascii="Calibri" w:hAnsi="Calibri" w:cs="Times New Roman"/>
          <w:i/>
          <w:iCs/>
          <w:noProof/>
          <w:szCs w:val="24"/>
        </w:rPr>
        <w:t>Einleitung in die Theorie der Bevölkerungsstatistik</w:t>
      </w:r>
      <w:r w:rsidRPr="00B57392">
        <w:rPr>
          <w:rFonts w:ascii="Calibri" w:hAnsi="Calibri" w:cs="Times New Roman"/>
          <w:noProof/>
          <w:szCs w:val="24"/>
        </w:rPr>
        <w:t>. Strassburg: Karl J Trobner. Retrieved from http://www.worldcat.org/title/einleitung-in-die-theorie-der-bevolkerungsstatistik/oclc/2712767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lastRenderedPageBreak/>
        <w:t xml:space="preserve">Makeham, W. M. (1860). On the Law of Mortality and the Construction of Annuity Tables. </w:t>
      </w:r>
      <w:r w:rsidRPr="00B57392">
        <w:rPr>
          <w:rFonts w:ascii="Calibri" w:hAnsi="Calibri" w:cs="Times New Roman"/>
          <w:i/>
          <w:iCs/>
          <w:noProof/>
          <w:szCs w:val="24"/>
        </w:rPr>
        <w:t>The Assurance Magazine, and Journal of the Institute of Actuaries</w:t>
      </w:r>
      <w:r w:rsidRPr="00B57392">
        <w:rPr>
          <w:rFonts w:ascii="Calibri" w:hAnsi="Calibri" w:cs="Times New Roman"/>
          <w:noProof/>
          <w:szCs w:val="24"/>
        </w:rPr>
        <w:t xml:space="preserve">, </w:t>
      </w:r>
      <w:r w:rsidRPr="00B57392">
        <w:rPr>
          <w:rFonts w:ascii="Calibri" w:hAnsi="Calibri" w:cs="Times New Roman"/>
          <w:i/>
          <w:iCs/>
          <w:noProof/>
          <w:szCs w:val="24"/>
        </w:rPr>
        <w:t>8</w:t>
      </w:r>
      <w:r w:rsidRPr="00B57392">
        <w:rPr>
          <w:rFonts w:ascii="Calibri" w:hAnsi="Calibri" w:cs="Times New Roman"/>
          <w:noProof/>
          <w:szCs w:val="24"/>
        </w:rPr>
        <w:t>(6), 301–310. http://doi.org/10.2307/4113492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cCartney, G., Walsh, D., Whyte, B., &amp; Collins, C. (2012). Has Scotland always been the “sick man” of Europe? An observational study from 1855 to 2006. </w:t>
      </w:r>
      <w:r w:rsidRPr="00B57392">
        <w:rPr>
          <w:rFonts w:ascii="Calibri" w:hAnsi="Calibri" w:cs="Times New Roman"/>
          <w:i/>
          <w:iCs/>
          <w:noProof/>
          <w:szCs w:val="24"/>
        </w:rPr>
        <w:t>European Journal of Public Health</w:t>
      </w:r>
      <w:r w:rsidRPr="00B57392">
        <w:rPr>
          <w:rFonts w:ascii="Calibri" w:hAnsi="Calibri" w:cs="Times New Roman"/>
          <w:noProof/>
          <w:szCs w:val="24"/>
        </w:rPr>
        <w:t xml:space="preserve">, </w:t>
      </w:r>
      <w:r w:rsidRPr="00B57392">
        <w:rPr>
          <w:rFonts w:ascii="Calibri" w:hAnsi="Calibri" w:cs="Times New Roman"/>
          <w:i/>
          <w:iCs/>
          <w:noProof/>
          <w:szCs w:val="24"/>
        </w:rPr>
        <w:t>22</w:t>
      </w:r>
      <w:r w:rsidRPr="00B57392">
        <w:rPr>
          <w:rFonts w:ascii="Calibri" w:hAnsi="Calibri" w:cs="Times New Roman"/>
          <w:noProof/>
          <w:szCs w:val="24"/>
        </w:rPr>
        <w:t>(6), 756–60. http://doi.org/10.1093/eurpub/ckr13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enand, L. (2009). The Metaphysical Club. </w:t>
      </w:r>
      <w:r w:rsidRPr="00B57392">
        <w:rPr>
          <w:rFonts w:ascii="Calibri" w:hAnsi="Calibri" w:cs="Times New Roman"/>
          <w:i/>
          <w:iCs/>
          <w:noProof/>
          <w:szCs w:val="24"/>
        </w:rPr>
        <w:t>Harvard Library Bulletin</w:t>
      </w:r>
      <w:r w:rsidRPr="00B57392">
        <w:rPr>
          <w:rFonts w:ascii="Calibri" w:hAnsi="Calibri" w:cs="Times New Roman"/>
          <w:noProof/>
          <w:szCs w:val="24"/>
        </w:rPr>
        <w:t xml:space="preserve">, </w:t>
      </w:r>
      <w:r w:rsidRPr="00B57392">
        <w:rPr>
          <w:rFonts w:ascii="Calibri" w:hAnsi="Calibri" w:cs="Times New Roman"/>
          <w:i/>
          <w:iCs/>
          <w:noProof/>
          <w:szCs w:val="24"/>
        </w:rPr>
        <w:t>20</w:t>
      </w:r>
      <w:r w:rsidRPr="00B57392">
        <w:rPr>
          <w:rFonts w:ascii="Calibri" w:hAnsi="Calibri" w:cs="Times New Roman"/>
          <w:noProof/>
          <w:szCs w:val="24"/>
        </w:rPr>
        <w:t>(2), 22–2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4). Real geographies and virtual landscapes: Exploring the influence on place and space on mortality Lexis surfaces using shaded contour maps. </w:t>
      </w:r>
      <w:r w:rsidRPr="00B57392">
        <w:rPr>
          <w:rFonts w:ascii="Calibri" w:hAnsi="Calibri" w:cs="Times New Roman"/>
          <w:i/>
          <w:iCs/>
          <w:noProof/>
          <w:szCs w:val="24"/>
        </w:rPr>
        <w:t>Spatial and Spatio-Temporal Epidemiology</w:t>
      </w:r>
      <w:r w:rsidRPr="00B57392">
        <w:rPr>
          <w:rFonts w:ascii="Calibri" w:hAnsi="Calibri" w:cs="Times New Roman"/>
          <w:noProof/>
          <w:szCs w:val="24"/>
        </w:rPr>
        <w:t xml:space="preserve">, </w:t>
      </w:r>
      <w:r w:rsidRPr="00B57392">
        <w:rPr>
          <w:rFonts w:ascii="Calibri" w:hAnsi="Calibri" w:cs="Times New Roman"/>
          <w:i/>
          <w:iCs/>
          <w:noProof/>
          <w:szCs w:val="24"/>
        </w:rPr>
        <w:t>10</w:t>
      </w:r>
      <w:r w:rsidRPr="00B57392">
        <w:rPr>
          <w:rFonts w:ascii="Calibri" w:hAnsi="Calibri" w:cs="Times New Roman"/>
          <w:noProof/>
          <w:szCs w:val="24"/>
        </w:rPr>
        <w:t>, 49–66. http://doi.org/10.1016/j.sste.2014.04.00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7a). Escaping Flatland in population analysis using Lexis surfaces and as-if-spatial reasoning. A research workflow using data on cause-specific mortality amongst males livign in deprived areas of Scotland. </w:t>
      </w:r>
      <w:r w:rsidRPr="00B57392">
        <w:rPr>
          <w:rFonts w:ascii="Calibri" w:hAnsi="Calibri" w:cs="Times New Roman"/>
          <w:i/>
          <w:iCs/>
          <w:noProof/>
          <w:szCs w:val="24"/>
        </w:rPr>
        <w:t>Open Science Federation</w:t>
      </w:r>
      <w:r w:rsidRPr="00B57392">
        <w:rPr>
          <w:rFonts w:ascii="Calibri" w:hAnsi="Calibri" w:cs="Times New Roman"/>
          <w:noProof/>
          <w:szCs w:val="24"/>
        </w:rPr>
        <w:t>. http://doi.org/10.17605/OSF.IO/NTZ72</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7b). </w:t>
      </w:r>
      <w:r w:rsidRPr="00B57392">
        <w:rPr>
          <w:rFonts w:ascii="Calibri" w:hAnsi="Calibri" w:cs="Times New Roman"/>
          <w:i/>
          <w:iCs/>
          <w:noProof/>
          <w:szCs w:val="24"/>
        </w:rPr>
        <w:t>The Shape of the Troubles: Visualising and modelling conflict-attributable trends in mortality in young adult males in Northern Ireland</w:t>
      </w:r>
      <w:r w:rsidRPr="00B57392">
        <w:rPr>
          <w:rFonts w:ascii="Calibri" w:hAnsi="Calibri" w:cs="Times New Roman"/>
          <w:noProof/>
          <w:szCs w:val="24"/>
        </w:rPr>
        <w:t>. Retrieved from https://osf.io/3pj2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B57392">
        <w:rPr>
          <w:rFonts w:ascii="Calibri" w:hAnsi="Calibri" w:cs="Times New Roman"/>
          <w:i/>
          <w:iCs/>
          <w:noProof/>
          <w:szCs w:val="24"/>
        </w:rPr>
        <w:t>Journal of Epidemiology and Community Health</w:t>
      </w:r>
      <w:r w:rsidRPr="00B57392">
        <w:rPr>
          <w:rFonts w:ascii="Calibri" w:hAnsi="Calibri" w:cs="Times New Roman"/>
          <w:noProof/>
          <w:szCs w:val="24"/>
        </w:rPr>
        <w:t xml:space="preserve">, </w:t>
      </w:r>
      <w:r w:rsidRPr="00B57392">
        <w:rPr>
          <w:rFonts w:ascii="Calibri" w:hAnsi="Calibri" w:cs="Times New Roman"/>
          <w:i/>
          <w:iCs/>
          <w:noProof/>
          <w:szCs w:val="24"/>
        </w:rPr>
        <w:t>71</w:t>
      </w:r>
      <w:r w:rsidRPr="00B57392">
        <w:rPr>
          <w:rFonts w:ascii="Calibri" w:hAnsi="Calibri" w:cs="Times New Roman"/>
          <w:noProof/>
          <w:szCs w:val="24"/>
        </w:rPr>
        <w:t>(5), 461–467. http://doi.org/10.1136/jech-2016-207379</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Vanderbloemen, L., &amp; Dorling, D. (2013). Visualizing Europe’s demographic scars with coplots and contour plots.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42</w:t>
      </w:r>
      <w:r w:rsidRPr="00B57392">
        <w:rPr>
          <w:rFonts w:ascii="Calibri" w:hAnsi="Calibri" w:cs="Times New Roman"/>
          <w:noProof/>
          <w:szCs w:val="24"/>
        </w:rPr>
        <w:t>(4), 1164–1176. http://doi.org/10.1093/ije/dyt11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Neuwirth, E. (2014). RColorBrewer: ColorBrewer Palettes. Retrieved from https://cran.r-project.org/package=RColorBrewer</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Parkinson, J., Minton, J., Lewsey, J., Bouttell, J., &amp; McCartney, G. (2017a). </w:t>
      </w:r>
      <w:r w:rsidRPr="00B57392">
        <w:rPr>
          <w:rFonts w:ascii="Calibri" w:hAnsi="Calibri" w:cs="Times New Roman"/>
          <w:i/>
          <w:iCs/>
          <w:noProof/>
          <w:szCs w:val="24"/>
        </w:rPr>
        <w:t>Drug Related Deaths in Scotland</w:t>
      </w:r>
      <w:r w:rsidRPr="00B57392">
        <w:rPr>
          <w:rFonts w:ascii="Calibri" w:hAnsi="Calibri" w:cs="Times New Roman"/>
          <w:noProof/>
          <w:szCs w:val="24"/>
        </w:rPr>
        <w:t>. Retrieved from https://osf.io/ecbpn/</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Parkinson, J., Minton, J., Lewsey, J., Bouttell, J., &amp; McCartney, G. (2017b). Recent cohort effects in suicide in Scotland: a legacy of the 1980s? </w:t>
      </w:r>
      <w:r w:rsidRPr="00B57392">
        <w:rPr>
          <w:rFonts w:ascii="Calibri" w:hAnsi="Calibri" w:cs="Times New Roman"/>
          <w:i/>
          <w:iCs/>
          <w:noProof/>
          <w:szCs w:val="24"/>
        </w:rPr>
        <w:t>Journal of Epidemiology and Community Health</w:t>
      </w:r>
      <w:r w:rsidRPr="00B57392">
        <w:rPr>
          <w:rFonts w:ascii="Calibri" w:hAnsi="Calibri" w:cs="Times New Roman"/>
          <w:noProof/>
          <w:szCs w:val="24"/>
        </w:rPr>
        <w:t xml:space="preserve">, </w:t>
      </w:r>
      <w:r w:rsidRPr="00B57392">
        <w:rPr>
          <w:rFonts w:ascii="Calibri" w:hAnsi="Calibri" w:cs="Times New Roman"/>
          <w:i/>
          <w:iCs/>
          <w:noProof/>
          <w:szCs w:val="24"/>
        </w:rPr>
        <w:t>71</w:t>
      </w:r>
      <w:r w:rsidRPr="00B57392">
        <w:rPr>
          <w:rFonts w:ascii="Calibri" w:hAnsi="Calibri" w:cs="Times New Roman"/>
          <w:noProof/>
          <w:szCs w:val="24"/>
        </w:rPr>
        <w:t>(2), 194–200. http://doi.org/10.1136/jech-2016-20729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Seekings, C. (2017). An “unprecedented” rise in UK deaths sees improving life expectancy stall. Retrieved November 16, 2017, from http://www.theactuary.com/news/2017/03/an-unprecedented-rise-in-uk-deaths-will-see-life-expectancy-fall/</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Siler, W. (1979). A Competing-Risk Model for Animal Mortality. </w:t>
      </w:r>
      <w:r w:rsidRPr="00B57392">
        <w:rPr>
          <w:rFonts w:ascii="Calibri" w:hAnsi="Calibri" w:cs="Times New Roman"/>
          <w:i/>
          <w:iCs/>
          <w:noProof/>
          <w:szCs w:val="24"/>
        </w:rPr>
        <w:t>Ecology</w:t>
      </w:r>
      <w:r w:rsidRPr="00B57392">
        <w:rPr>
          <w:rFonts w:ascii="Calibri" w:hAnsi="Calibri" w:cs="Times New Roman"/>
          <w:noProof/>
          <w:szCs w:val="24"/>
        </w:rPr>
        <w:t xml:space="preserve">, </w:t>
      </w:r>
      <w:r w:rsidRPr="00B57392">
        <w:rPr>
          <w:rFonts w:ascii="Calibri" w:hAnsi="Calibri" w:cs="Times New Roman"/>
          <w:i/>
          <w:iCs/>
          <w:noProof/>
          <w:szCs w:val="24"/>
        </w:rPr>
        <w:t>60</w:t>
      </w:r>
      <w:r w:rsidRPr="00B57392">
        <w:rPr>
          <w:rFonts w:ascii="Calibri" w:hAnsi="Calibri" w:cs="Times New Roman"/>
          <w:noProof/>
          <w:szCs w:val="24"/>
        </w:rPr>
        <w:t>(4), 750–757. http://doi.org/10.2307/1936612</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Vanderbloemen, L., Dorling, D., &amp; Minton, J. (2016). Visualising variation in mortality rates across the life course and by sex, USA and comparator states, 1933–2010. </w:t>
      </w:r>
      <w:r w:rsidRPr="00B57392">
        <w:rPr>
          <w:rFonts w:ascii="Calibri" w:hAnsi="Calibri" w:cs="Times New Roman"/>
          <w:i/>
          <w:iCs/>
          <w:noProof/>
          <w:szCs w:val="24"/>
        </w:rPr>
        <w:t>Journal of Epidemiology &amp; Community Health</w:t>
      </w:r>
      <w:r w:rsidRPr="00B57392">
        <w:rPr>
          <w:rFonts w:ascii="Calibri" w:hAnsi="Calibri" w:cs="Times New Roman"/>
          <w:noProof/>
          <w:szCs w:val="24"/>
        </w:rPr>
        <w:t>. http://doi.org/10.1136/jech-2014-20522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Vaupel, J. W., Gambill, B. A., &amp; Yashin, A. I. (1987). </w:t>
      </w:r>
      <w:r w:rsidRPr="00B57392">
        <w:rPr>
          <w:rFonts w:ascii="Calibri" w:hAnsi="Calibri" w:cs="Times New Roman"/>
          <w:i/>
          <w:iCs/>
          <w:noProof/>
          <w:szCs w:val="24"/>
        </w:rPr>
        <w:t>Thousands of Data at a Glance: Shaded Contour Maps of Demographic Surfaces</w:t>
      </w:r>
      <w:r w:rsidRPr="00B57392">
        <w:rPr>
          <w:rFonts w:ascii="Calibri" w:hAnsi="Calibri" w:cs="Times New Roman"/>
          <w:noProof/>
          <w:szCs w:val="24"/>
        </w:rPr>
        <w:t>. Laxenburg, Austria. Retrieved from http://user.demogr.mpg.de/jwv/pdf/Vaupel-IIASA-RR-87-016.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hite, A., McKee, M., de Sousa, B., de Visser, R., Hogston, R., Madsen, S. A., … Raine, G. (2014). An examination of the association between premature mortality and life expectancy among men in Europe. </w:t>
      </w:r>
      <w:r w:rsidRPr="00B57392">
        <w:rPr>
          <w:rFonts w:ascii="Calibri" w:hAnsi="Calibri" w:cs="Times New Roman"/>
          <w:i/>
          <w:iCs/>
          <w:noProof/>
          <w:szCs w:val="24"/>
        </w:rPr>
        <w:t>European Journal of Public Health</w:t>
      </w:r>
      <w:r w:rsidRPr="00B57392">
        <w:rPr>
          <w:rFonts w:ascii="Calibri" w:hAnsi="Calibri" w:cs="Times New Roman"/>
          <w:noProof/>
          <w:szCs w:val="24"/>
        </w:rPr>
        <w:t xml:space="preserve">, </w:t>
      </w:r>
      <w:r w:rsidRPr="00B57392">
        <w:rPr>
          <w:rFonts w:ascii="Calibri" w:hAnsi="Calibri" w:cs="Times New Roman"/>
          <w:i/>
          <w:iCs/>
          <w:noProof/>
          <w:szCs w:val="24"/>
        </w:rPr>
        <w:t>24</w:t>
      </w:r>
      <w:r w:rsidRPr="00B57392">
        <w:rPr>
          <w:rFonts w:ascii="Calibri" w:hAnsi="Calibri" w:cs="Times New Roman"/>
          <w:noProof/>
          <w:szCs w:val="24"/>
        </w:rPr>
        <w:t xml:space="preserve">(4), 673–9. </w:t>
      </w:r>
      <w:r w:rsidRPr="00B57392">
        <w:rPr>
          <w:rFonts w:ascii="Calibri" w:hAnsi="Calibri" w:cs="Times New Roman"/>
          <w:noProof/>
          <w:szCs w:val="24"/>
        </w:rPr>
        <w:lastRenderedPageBreak/>
        <w:t>http://doi.org/10.1093/eurpub/ckt07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hyte, B., &amp; Ajetunmobi, T. (2012). </w:t>
      </w:r>
      <w:r w:rsidRPr="00B57392">
        <w:rPr>
          <w:rFonts w:ascii="Calibri" w:hAnsi="Calibri" w:cs="Times New Roman"/>
          <w:i/>
          <w:iCs/>
          <w:noProof/>
          <w:szCs w:val="24"/>
        </w:rPr>
        <w:t>Still “The sick man of Europe”? Scottish Mortality in A European Context 1950-2010. An analysis of comparative mortality trends</w:t>
      </w:r>
      <w:r w:rsidRPr="00B57392">
        <w:rPr>
          <w:rFonts w:ascii="Calibri" w:hAnsi="Calibri" w:cs="Times New Roman"/>
          <w:noProof/>
          <w:szCs w:val="24"/>
        </w:rPr>
        <w:t>. Glasgow. Retrieved from http://www.gcph.co.uk/assets/0000/3606/Scottish_Mortality_in_a_European_Context_2012_v11_FINAL_bw.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illets, R. (2003). </w:t>
      </w:r>
      <w:r w:rsidRPr="00B57392">
        <w:rPr>
          <w:rFonts w:ascii="Calibri" w:hAnsi="Calibri" w:cs="Times New Roman"/>
          <w:i/>
          <w:iCs/>
          <w:noProof/>
          <w:szCs w:val="24"/>
        </w:rPr>
        <w:t>THE COHORT EFFECT : INSIGHTS AND EXPLANATIONS</w:t>
      </w:r>
      <w:r w:rsidRPr="00B57392">
        <w:rPr>
          <w:rFonts w:ascii="Calibri" w:hAnsi="Calibri" w:cs="Times New Roman"/>
          <w:noProof/>
          <w:szCs w:val="24"/>
        </w:rPr>
        <w:t>.</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ilmoth, J. R. (2006). Age-Period-Cohort Models in Demography. In G. Caselli, J. Vallin, &amp; G. Wunsch (Eds.), </w:t>
      </w:r>
      <w:r w:rsidRPr="00B57392">
        <w:rPr>
          <w:rFonts w:ascii="Calibri" w:hAnsi="Calibri" w:cs="Times New Roman"/>
          <w:i/>
          <w:iCs/>
          <w:noProof/>
          <w:szCs w:val="24"/>
        </w:rPr>
        <w:t>Demography: Analysis and Synthesis</w:t>
      </w:r>
      <w:r w:rsidRPr="00B57392">
        <w:rPr>
          <w:rFonts w:ascii="Calibri" w:hAnsi="Calibri" w:cs="Times New Roman"/>
          <w:noProof/>
          <w:szCs w:val="24"/>
        </w:rPr>
        <w:t>. Burlington, MA: Academic Press.</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Yang, Y., Fu, W. J., &amp; Land, K. C. (2004). A Methodological Comparison of Age-Period-Cohort Models: The Intrinsic Estimator and Conventional Generalized Linear Models. </w:t>
      </w:r>
      <w:r w:rsidRPr="00B57392">
        <w:rPr>
          <w:rFonts w:ascii="Calibri" w:hAnsi="Calibri" w:cs="Times New Roman"/>
          <w:i/>
          <w:iCs/>
          <w:noProof/>
          <w:szCs w:val="24"/>
        </w:rPr>
        <w:t>Sociological Methodology</w:t>
      </w:r>
      <w:r w:rsidRPr="00B57392">
        <w:rPr>
          <w:rFonts w:ascii="Calibri" w:hAnsi="Calibri" w:cs="Times New Roman"/>
          <w:noProof/>
          <w:szCs w:val="24"/>
        </w:rPr>
        <w:t xml:space="preserve">, </w:t>
      </w:r>
      <w:r w:rsidRPr="00B57392">
        <w:rPr>
          <w:rFonts w:ascii="Calibri" w:hAnsi="Calibri" w:cs="Times New Roman"/>
          <w:i/>
          <w:iCs/>
          <w:noProof/>
          <w:szCs w:val="24"/>
        </w:rPr>
        <w:t>34</w:t>
      </w:r>
      <w:r w:rsidRPr="00B57392">
        <w:rPr>
          <w:rFonts w:ascii="Calibri" w:hAnsi="Calibri" w:cs="Times New Roman"/>
          <w:noProof/>
          <w:szCs w:val="24"/>
        </w:rPr>
        <w:t>(1), 75–110. http://doi.org/10.1002/cncr.20987</w:t>
      </w:r>
    </w:p>
    <w:p w:rsidR="00B57392" w:rsidRPr="00B57392" w:rsidRDefault="00B57392" w:rsidP="00B57392">
      <w:pPr>
        <w:widowControl w:val="0"/>
        <w:autoSpaceDE w:val="0"/>
        <w:autoSpaceDN w:val="0"/>
        <w:adjustRightInd w:val="0"/>
        <w:spacing w:line="240" w:lineRule="auto"/>
        <w:ind w:left="480" w:hanging="480"/>
        <w:rPr>
          <w:rFonts w:ascii="Calibri" w:hAnsi="Calibri"/>
          <w:noProof/>
        </w:rPr>
      </w:pPr>
      <w:r w:rsidRPr="00B57392">
        <w:rPr>
          <w:rFonts w:ascii="Calibri" w:hAnsi="Calibri" w:cs="Times New Roman"/>
          <w:noProof/>
          <w:szCs w:val="24"/>
        </w:rPr>
        <w:t xml:space="preserve">Yang, Y., Schulhofer‐Wohl, S., Fu, W. J., &amp; Land, K. C. (2008). The Intrinsic Estimator for Age‐Period‐Cohort Analysis: What It Is and How to Use It. </w:t>
      </w:r>
      <w:r w:rsidRPr="00B57392">
        <w:rPr>
          <w:rFonts w:ascii="Calibri" w:hAnsi="Calibri" w:cs="Times New Roman"/>
          <w:i/>
          <w:iCs/>
          <w:noProof/>
          <w:szCs w:val="24"/>
        </w:rPr>
        <w:t>American Journal of Sociology</w:t>
      </w:r>
      <w:r w:rsidRPr="00B57392">
        <w:rPr>
          <w:rFonts w:ascii="Calibri" w:hAnsi="Calibri" w:cs="Times New Roman"/>
          <w:noProof/>
          <w:szCs w:val="24"/>
        </w:rPr>
        <w:t xml:space="preserve">, </w:t>
      </w:r>
      <w:r w:rsidRPr="00B57392">
        <w:rPr>
          <w:rFonts w:ascii="Calibri" w:hAnsi="Calibri" w:cs="Times New Roman"/>
          <w:i/>
          <w:iCs/>
          <w:noProof/>
          <w:szCs w:val="24"/>
        </w:rPr>
        <w:t>113</w:t>
      </w:r>
      <w:r w:rsidRPr="00B57392">
        <w:rPr>
          <w:rFonts w:ascii="Calibri" w:hAnsi="Calibri" w:cs="Times New Roman"/>
          <w:noProof/>
          <w:szCs w:val="24"/>
        </w:rPr>
        <w:t>(6), 1697–1736. http://doi.org/10.1086/587154</w:t>
      </w:r>
    </w:p>
    <w:p w:rsidR="004826D4" w:rsidRPr="00906C09" w:rsidRDefault="00B57392" w:rsidP="00906C09">
      <w:r>
        <w:fldChar w:fldCharType="end"/>
      </w:r>
    </w:p>
    <w:sectPr w:rsidR="004826D4" w:rsidRPr="00906C0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299" w:rsidRDefault="007D4299" w:rsidP="001714A3">
      <w:pPr>
        <w:spacing w:after="0" w:line="240" w:lineRule="auto"/>
      </w:pPr>
      <w:r>
        <w:separator/>
      </w:r>
    </w:p>
  </w:endnote>
  <w:endnote w:type="continuationSeparator" w:id="0">
    <w:p w:rsidR="007D4299" w:rsidRDefault="007D4299"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037508" w:rsidRDefault="00037508">
        <w:pPr>
          <w:pStyle w:val="Footer"/>
          <w:jc w:val="right"/>
        </w:pPr>
        <w:r>
          <w:fldChar w:fldCharType="begin"/>
        </w:r>
        <w:r>
          <w:instrText xml:space="preserve"> PAGE   \* MERGEFORMAT </w:instrText>
        </w:r>
        <w:r>
          <w:fldChar w:fldCharType="separate"/>
        </w:r>
        <w:r w:rsidR="002357AD">
          <w:rPr>
            <w:noProof/>
          </w:rPr>
          <w:t>20</w:t>
        </w:r>
        <w:r>
          <w:rPr>
            <w:noProof/>
          </w:rPr>
          <w:fldChar w:fldCharType="end"/>
        </w:r>
      </w:p>
    </w:sdtContent>
  </w:sdt>
  <w:p w:rsidR="00037508" w:rsidRDefault="00037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299" w:rsidRDefault="007D4299" w:rsidP="001714A3">
      <w:pPr>
        <w:spacing w:after="0" w:line="240" w:lineRule="auto"/>
      </w:pPr>
      <w:r>
        <w:separator/>
      </w:r>
    </w:p>
  </w:footnote>
  <w:footnote w:type="continuationSeparator" w:id="0">
    <w:p w:rsidR="007D4299" w:rsidRDefault="007D4299"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959C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1204F"/>
    <w:rsid w:val="000328C4"/>
    <w:rsid w:val="00037508"/>
    <w:rsid w:val="000812E0"/>
    <w:rsid w:val="00084981"/>
    <w:rsid w:val="00087AB5"/>
    <w:rsid w:val="000A5448"/>
    <w:rsid w:val="000B4AB9"/>
    <w:rsid w:val="001127AC"/>
    <w:rsid w:val="00120BE9"/>
    <w:rsid w:val="00147592"/>
    <w:rsid w:val="001714A3"/>
    <w:rsid w:val="001B5DFD"/>
    <w:rsid w:val="001C17E6"/>
    <w:rsid w:val="001F2163"/>
    <w:rsid w:val="001F347F"/>
    <w:rsid w:val="00207598"/>
    <w:rsid w:val="00210C7C"/>
    <w:rsid w:val="00223926"/>
    <w:rsid w:val="002357AD"/>
    <w:rsid w:val="00247418"/>
    <w:rsid w:val="002562D5"/>
    <w:rsid w:val="00261114"/>
    <w:rsid w:val="00265309"/>
    <w:rsid w:val="00266EE7"/>
    <w:rsid w:val="0027428C"/>
    <w:rsid w:val="002E108B"/>
    <w:rsid w:val="002F4040"/>
    <w:rsid w:val="00327D17"/>
    <w:rsid w:val="003528CF"/>
    <w:rsid w:val="00361F99"/>
    <w:rsid w:val="003803D9"/>
    <w:rsid w:val="00386E74"/>
    <w:rsid w:val="003A3429"/>
    <w:rsid w:val="003B52EE"/>
    <w:rsid w:val="003C13DF"/>
    <w:rsid w:val="003F76E8"/>
    <w:rsid w:val="00411C09"/>
    <w:rsid w:val="00470F9A"/>
    <w:rsid w:val="00476CD4"/>
    <w:rsid w:val="004773EF"/>
    <w:rsid w:val="004826D4"/>
    <w:rsid w:val="004B3BC6"/>
    <w:rsid w:val="004D45EF"/>
    <w:rsid w:val="004F4B8E"/>
    <w:rsid w:val="00557F8F"/>
    <w:rsid w:val="00567101"/>
    <w:rsid w:val="005C04EA"/>
    <w:rsid w:val="005F4F8E"/>
    <w:rsid w:val="0066275A"/>
    <w:rsid w:val="00677269"/>
    <w:rsid w:val="00692978"/>
    <w:rsid w:val="006E4E43"/>
    <w:rsid w:val="006F31AC"/>
    <w:rsid w:val="00724B63"/>
    <w:rsid w:val="00765884"/>
    <w:rsid w:val="007B12FE"/>
    <w:rsid w:val="007C4166"/>
    <w:rsid w:val="007D4299"/>
    <w:rsid w:val="0086437C"/>
    <w:rsid w:val="00872B1B"/>
    <w:rsid w:val="008903CD"/>
    <w:rsid w:val="008B2236"/>
    <w:rsid w:val="008D7551"/>
    <w:rsid w:val="008F2DCC"/>
    <w:rsid w:val="00906C09"/>
    <w:rsid w:val="00961860"/>
    <w:rsid w:val="009666C9"/>
    <w:rsid w:val="00981382"/>
    <w:rsid w:val="00990D2C"/>
    <w:rsid w:val="009A0220"/>
    <w:rsid w:val="009A1AD4"/>
    <w:rsid w:val="009E70AD"/>
    <w:rsid w:val="009E7B8E"/>
    <w:rsid w:val="00AA1590"/>
    <w:rsid w:val="00AB1D69"/>
    <w:rsid w:val="00AC6572"/>
    <w:rsid w:val="00AD749B"/>
    <w:rsid w:val="00B16D80"/>
    <w:rsid w:val="00B22FC8"/>
    <w:rsid w:val="00B3601D"/>
    <w:rsid w:val="00B57392"/>
    <w:rsid w:val="00BB1A98"/>
    <w:rsid w:val="00BB1B55"/>
    <w:rsid w:val="00BD1800"/>
    <w:rsid w:val="00BD7458"/>
    <w:rsid w:val="00C0615D"/>
    <w:rsid w:val="00C24ACD"/>
    <w:rsid w:val="00C31726"/>
    <w:rsid w:val="00C67F2E"/>
    <w:rsid w:val="00CB6473"/>
    <w:rsid w:val="00D26429"/>
    <w:rsid w:val="00D41152"/>
    <w:rsid w:val="00D80BE9"/>
    <w:rsid w:val="00DA5C07"/>
    <w:rsid w:val="00DD6636"/>
    <w:rsid w:val="00E4300E"/>
    <w:rsid w:val="00E460C0"/>
    <w:rsid w:val="00E50F27"/>
    <w:rsid w:val="00E818B1"/>
    <w:rsid w:val="00EC6DA2"/>
    <w:rsid w:val="00EF6770"/>
    <w:rsid w:val="00F15DA5"/>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BC054E-1E98-4C3F-ABFF-899C8DD4C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21B6F-E8E6-4F8B-8D95-7DC86EF13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19843</Words>
  <Characters>11310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2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cp:lastPrinted>2017-11-20T15:21:00Z</cp:lastPrinted>
  <dcterms:created xsi:type="dcterms:W3CDTF">2017-11-20T15:18:00Z</dcterms:created>
  <dcterms:modified xsi:type="dcterms:W3CDTF">2017-11-2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